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B72213" w14:textId="5E54CEF9" w:rsidR="008E5E50" w:rsidRPr="00BE3E08" w:rsidRDefault="008E5E50" w:rsidP="0074065B">
      <w:pPr>
        <w:adjustRightInd/>
        <w:snapToGrid/>
        <w:spacing w:after="0"/>
        <w:rPr>
          <w:rFonts w:ascii="Times New Roman" w:hAnsi="Times New Roman" w:cs="Times New Roman"/>
          <w:b/>
          <w:sz w:val="20"/>
          <w:szCs w:val="20"/>
        </w:rPr>
      </w:pPr>
    </w:p>
    <w:tbl>
      <w:tblPr>
        <w:tblStyle w:val="TableGrid"/>
        <w:tblW w:w="8658" w:type="dxa"/>
        <w:tblLayout w:type="fixed"/>
        <w:tblLook w:val="04A0" w:firstRow="1" w:lastRow="0" w:firstColumn="1" w:lastColumn="0" w:noHBand="0" w:noVBand="1"/>
      </w:tblPr>
      <w:tblGrid>
        <w:gridCol w:w="1728"/>
        <w:gridCol w:w="1350"/>
        <w:gridCol w:w="1080"/>
        <w:gridCol w:w="4500"/>
      </w:tblGrid>
      <w:tr w:rsidR="00730579" w:rsidRPr="0074065B" w14:paraId="2327F29F" w14:textId="77777777" w:rsidTr="00730579">
        <w:tc>
          <w:tcPr>
            <w:tcW w:w="8658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91AD3C" w14:textId="3CECC11D" w:rsidR="003E1BCB" w:rsidRDefault="00730579" w:rsidP="002556C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74065B">
              <w:rPr>
                <w:rFonts w:ascii="Arial" w:hAnsi="Arial" w:cs="Arial"/>
                <w:b/>
                <w:sz w:val="20"/>
                <w:szCs w:val="20"/>
              </w:rPr>
              <w:t xml:space="preserve">Supplemental Table S3.  </w:t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t xml:space="preserve">Top 10 Genes Known to be Involved in Translocations </w:t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2701D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Mitelman&lt;/Author&gt;&lt;Year&gt;2016&lt;/Year&gt;&lt;RecNum&gt;26451&lt;/RecNum&gt;&lt;DisplayText&gt;(Mitelman et al. 2016)&lt;/DisplayText&gt;&lt;record&gt;&lt;rec-number&gt;26451&lt;/rec-number&gt;&lt;foreign-keys&gt;&lt;key app="EN" db-id="drewrd0e6z5wfbe2224vwz22exzertzrz9zx" timestamp="1453242583"&gt;26451&lt;/key&gt;&lt;/foreign-keys&gt;&lt;ref-type name="Web Page"&gt;12&lt;/ref-type&gt;&lt;contributors&gt;&lt;authors&gt;&lt;author&gt;Mitelman, F&lt;/author&gt;&lt;author&gt;Johansson, B&lt;/author&gt;&lt;author&gt;Mertens, F&lt;/author&gt;&lt;/authors&gt;&lt;/contributors&gt;&lt;titles&gt;&lt;title&gt;Mitelman Database of Chromosome Aberrations and Gene Fusions in Cancer&lt;/title&gt;&lt;/titles&gt;&lt;dates&gt;&lt;year&gt;2016&lt;/year&gt;&lt;/dates&gt;&lt;urls&gt;&lt;related-urls&gt;&lt;url&gt;http://cgap.nci.nih.gov/Chromosomes/Mitelman&lt;/url&gt;&lt;/related-urls&gt;&lt;/urls&gt;&lt;/record&gt;&lt;/Cite&gt;&lt;/EndNote&gt;</w:instrText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2701DC">
              <w:rPr>
                <w:rFonts w:ascii="Arial" w:hAnsi="Arial" w:cs="Arial"/>
                <w:b/>
                <w:noProof/>
                <w:sz w:val="20"/>
                <w:szCs w:val="20"/>
              </w:rPr>
              <w:t>(</w:t>
            </w:r>
            <w:hyperlink w:anchor="_ENREF_1" w:tooltip="Mitelman, 2016 #26451" w:history="1">
              <w:r w:rsidR="00981FB5">
                <w:rPr>
                  <w:rFonts w:ascii="Arial" w:hAnsi="Arial" w:cs="Arial"/>
                  <w:b/>
                  <w:noProof/>
                  <w:sz w:val="20"/>
                  <w:szCs w:val="20"/>
                </w:rPr>
                <w:t>Mitelman et al. 2016</w:t>
              </w:r>
            </w:hyperlink>
            <w:r w:rsidR="002701DC">
              <w:rPr>
                <w:rFonts w:ascii="Arial" w:hAnsi="Arial" w:cs="Arial"/>
                <w:b/>
                <w:noProof/>
                <w:sz w:val="20"/>
                <w:szCs w:val="20"/>
              </w:rPr>
              <w:t>)</w:t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t xml:space="preserve"> with </w:t>
            </w:r>
            <w:r w:rsidR="002631FC" w:rsidRPr="002631FC">
              <w:rPr>
                <w:rFonts w:ascii="Arial" w:hAnsi="Arial" w:cs="Arial"/>
                <w:b/>
                <w:i/>
                <w:sz w:val="20"/>
                <w:szCs w:val="20"/>
              </w:rPr>
              <w:t>≥</w:t>
            </w:r>
            <w:r w:rsidR="002631FC" w:rsidRPr="002631FC">
              <w:rPr>
                <w:rFonts w:ascii="Arial" w:hAnsi="Arial" w:cs="Arial"/>
                <w:b/>
                <w:sz w:val="20"/>
                <w:szCs w:val="20"/>
              </w:rPr>
              <w:t xml:space="preserve"> 1 CCR Ranked by Genic CCR Signal Strength (HP10M)</w:t>
            </w:r>
          </w:p>
          <w:p w14:paraId="67EA50BB" w14:textId="79C6A6B2" w:rsidR="00982720" w:rsidRPr="00A20FD3" w:rsidRDefault="00982720" w:rsidP="002556CE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E5E50" w:rsidRPr="0074065B" w14:paraId="626BB866" w14:textId="77777777" w:rsidTr="003E1BCB">
        <w:tc>
          <w:tcPr>
            <w:tcW w:w="1728" w:type="dxa"/>
            <w:tcBorders>
              <w:left w:val="single" w:sz="4" w:space="0" w:color="auto"/>
              <w:bottom w:val="single" w:sz="4" w:space="0" w:color="auto"/>
            </w:tcBorders>
          </w:tcPr>
          <w:p w14:paraId="0BA2D959" w14:textId="77777777" w:rsidR="008E5E50" w:rsidRPr="00981FB5" w:rsidRDefault="008E5E50" w:rsidP="008E5E50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981FB5">
              <w:rPr>
                <w:rFonts w:ascii="Arial" w:hAnsi="Arial" w:cs="Arial"/>
                <w:b/>
                <w:sz w:val="20"/>
                <w:szCs w:val="20"/>
              </w:rPr>
              <w:t>K562 Cell Treatment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</w:tcPr>
          <w:p w14:paraId="0178D669" w14:textId="77777777" w:rsidR="008E5E50" w:rsidRPr="00981FB5" w:rsidRDefault="008E5E50" w:rsidP="008E5E50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981FB5">
              <w:rPr>
                <w:rFonts w:ascii="Arial" w:hAnsi="Arial" w:cs="Arial"/>
                <w:b/>
                <w:sz w:val="20"/>
                <w:szCs w:val="20"/>
              </w:rPr>
              <w:t>Gene</w:t>
            </w:r>
          </w:p>
        </w:tc>
        <w:tc>
          <w:tcPr>
            <w:tcW w:w="1080" w:type="dxa"/>
            <w:tcBorders>
              <w:left w:val="single" w:sz="4" w:space="0" w:color="auto"/>
              <w:bottom w:val="single" w:sz="4" w:space="0" w:color="auto"/>
            </w:tcBorders>
          </w:tcPr>
          <w:p w14:paraId="13C62F60" w14:textId="1F65463E" w:rsidR="008E5E50" w:rsidRPr="00981FB5" w:rsidRDefault="002631FC" w:rsidP="008E5E50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981FB5">
              <w:rPr>
                <w:rFonts w:ascii="Arial" w:hAnsi="Arial" w:cs="Arial"/>
                <w:b/>
                <w:sz w:val="20"/>
                <w:szCs w:val="20"/>
              </w:rPr>
              <w:t>Genic CCR</w:t>
            </w:r>
            <w:r w:rsidR="0074065B" w:rsidRPr="00981FB5">
              <w:rPr>
                <w:rFonts w:ascii="Arial" w:hAnsi="Arial" w:cs="Arial"/>
                <w:b/>
                <w:sz w:val="20"/>
                <w:szCs w:val="20"/>
              </w:rPr>
              <w:t xml:space="preserve"> Signal HP10M</w:t>
            </w:r>
          </w:p>
        </w:tc>
        <w:tc>
          <w:tcPr>
            <w:tcW w:w="4500" w:type="dxa"/>
            <w:tcBorders>
              <w:bottom w:val="single" w:sz="4" w:space="0" w:color="auto"/>
            </w:tcBorders>
          </w:tcPr>
          <w:p w14:paraId="35142F6A" w14:textId="77777777" w:rsidR="008E5E50" w:rsidRPr="00981FB5" w:rsidRDefault="008E5E50" w:rsidP="008E5E50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981FB5">
              <w:rPr>
                <w:rFonts w:ascii="Arial" w:hAnsi="Arial" w:cs="Arial"/>
                <w:b/>
                <w:sz w:val="20"/>
                <w:szCs w:val="20"/>
              </w:rPr>
              <w:t>Disease</w:t>
            </w:r>
          </w:p>
        </w:tc>
      </w:tr>
      <w:tr w:rsidR="008E5E50" w:rsidRPr="0074065B" w14:paraId="1A96495D" w14:textId="77777777" w:rsidTr="003E1BCB">
        <w:tc>
          <w:tcPr>
            <w:tcW w:w="1728" w:type="dxa"/>
            <w:vMerge w:val="restart"/>
            <w:tcBorders>
              <w:top w:val="nil"/>
              <w:left w:val="single" w:sz="4" w:space="0" w:color="auto"/>
            </w:tcBorders>
            <w:vAlign w:val="center"/>
          </w:tcPr>
          <w:p w14:paraId="598E0AA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MSO</w:t>
            </w:r>
          </w:p>
          <w:p w14:paraId="393A99B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right w:val="single" w:sz="4" w:space="0" w:color="auto"/>
            </w:tcBorders>
            <w:vAlign w:val="center"/>
          </w:tcPr>
          <w:p w14:paraId="182778B7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PINT1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</w:tcBorders>
            <w:vAlign w:val="center"/>
          </w:tcPr>
          <w:p w14:paraId="3D4ED4A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.20</w:t>
            </w:r>
          </w:p>
        </w:tc>
        <w:tc>
          <w:tcPr>
            <w:tcW w:w="4500" w:type="dxa"/>
            <w:tcBorders>
              <w:top w:val="nil"/>
            </w:tcBorders>
            <w:vAlign w:val="center"/>
          </w:tcPr>
          <w:p w14:paraId="1440F22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arge intestine</w:t>
            </w:r>
          </w:p>
        </w:tc>
      </w:tr>
      <w:tr w:rsidR="008E5E50" w:rsidRPr="0074065B" w14:paraId="301D950E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1289390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355E470B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WDR53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CD847F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91</w:t>
            </w:r>
          </w:p>
        </w:tc>
        <w:tc>
          <w:tcPr>
            <w:tcW w:w="4500" w:type="dxa"/>
            <w:vAlign w:val="center"/>
          </w:tcPr>
          <w:p w14:paraId="104E8A5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quamous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ell lung carcinoma</w:t>
            </w:r>
          </w:p>
        </w:tc>
      </w:tr>
      <w:tr w:rsidR="008E5E50" w:rsidRPr="0074065B" w14:paraId="51BBF9A5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9EBFA1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CE58962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YTHDF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CD476C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94</w:t>
            </w:r>
          </w:p>
        </w:tc>
        <w:tc>
          <w:tcPr>
            <w:tcW w:w="4500" w:type="dxa"/>
            <w:vAlign w:val="center"/>
          </w:tcPr>
          <w:p w14:paraId="3DDC9138" w14:textId="2BFA9D4D" w:rsidR="008E5E50" w:rsidRPr="0074065B" w:rsidRDefault="006E495D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,</w:t>
            </w:r>
            <w:r w:rsidR="008E5E50"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breast carcinoma </w:t>
            </w:r>
          </w:p>
        </w:tc>
      </w:tr>
      <w:tr w:rsidR="008E5E50" w:rsidRPr="0074065B" w14:paraId="6715A475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336502C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528BCAD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PPCS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46DB02A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58</w:t>
            </w:r>
          </w:p>
        </w:tc>
        <w:tc>
          <w:tcPr>
            <w:tcW w:w="4500" w:type="dxa"/>
            <w:vAlign w:val="center"/>
          </w:tcPr>
          <w:p w14:paraId="5B019749" w14:textId="24F9BABF" w:rsidR="008E5E50" w:rsidRPr="0074065B" w:rsidRDefault="006E495D" w:rsidP="00221FA1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="00221FA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myeloid </w:t>
            </w: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eukemia</w:t>
            </w:r>
          </w:p>
        </w:tc>
      </w:tr>
      <w:tr w:rsidR="008E5E50" w:rsidRPr="0074065B" w14:paraId="0D92784D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44530DA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13F576C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TXNDC15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60993F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.34</w:t>
            </w:r>
          </w:p>
        </w:tc>
        <w:tc>
          <w:tcPr>
            <w:tcW w:w="4500" w:type="dxa"/>
            <w:vAlign w:val="center"/>
          </w:tcPr>
          <w:p w14:paraId="287E3A6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trocyt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I-IV</w:t>
            </w:r>
          </w:p>
        </w:tc>
      </w:tr>
      <w:tr w:rsidR="008E5E50" w:rsidRPr="0074065B" w14:paraId="4CB24580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471DEC6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20206E0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NF8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2CE9DB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.08</w:t>
            </w:r>
          </w:p>
        </w:tc>
        <w:tc>
          <w:tcPr>
            <w:tcW w:w="4500" w:type="dxa"/>
            <w:vAlign w:val="center"/>
          </w:tcPr>
          <w:p w14:paraId="4B851CE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reas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ncer</w:t>
            </w:r>
          </w:p>
        </w:tc>
        <w:bookmarkStart w:id="0" w:name="_GoBack"/>
        <w:bookmarkEnd w:id="0"/>
      </w:tr>
      <w:tr w:rsidR="008E5E50" w:rsidRPr="0074065B" w14:paraId="27C65985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6E2114D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0629780A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DSTYK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FEEDBE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.18</w:t>
            </w:r>
          </w:p>
        </w:tc>
        <w:tc>
          <w:tcPr>
            <w:tcW w:w="4500" w:type="dxa"/>
            <w:vAlign w:val="center"/>
          </w:tcPr>
          <w:p w14:paraId="0976A5E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trocyt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I-IV</w:t>
            </w:r>
          </w:p>
        </w:tc>
      </w:tr>
      <w:tr w:rsidR="008E5E50" w:rsidRPr="0074065B" w14:paraId="3FFEB92F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F65004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0C9AAFE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CAMP4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3B1B97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84</w:t>
            </w:r>
          </w:p>
        </w:tc>
        <w:tc>
          <w:tcPr>
            <w:tcW w:w="4500" w:type="dxa"/>
            <w:vAlign w:val="center"/>
          </w:tcPr>
          <w:p w14:paraId="44244F3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LBCL, prostate cancer</w:t>
            </w:r>
          </w:p>
        </w:tc>
      </w:tr>
      <w:tr w:rsidR="008E5E50" w:rsidRPr="0074065B" w14:paraId="50067B19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2A13044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36973D0E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LC7A7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630E1D3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00</w:t>
            </w:r>
          </w:p>
        </w:tc>
        <w:tc>
          <w:tcPr>
            <w:tcW w:w="4500" w:type="dxa"/>
            <w:vAlign w:val="center"/>
          </w:tcPr>
          <w:p w14:paraId="2F83029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ndifferentiated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ung carcinoma</w:t>
            </w:r>
          </w:p>
        </w:tc>
      </w:tr>
      <w:tr w:rsidR="008E5E50" w:rsidRPr="0074065B" w14:paraId="3C41168A" w14:textId="77777777" w:rsidTr="003E1BCB">
        <w:tc>
          <w:tcPr>
            <w:tcW w:w="1728" w:type="dxa"/>
            <w:vMerge/>
            <w:tcBorders>
              <w:left w:val="single" w:sz="4" w:space="0" w:color="auto"/>
              <w:bottom w:val="nil"/>
            </w:tcBorders>
            <w:vAlign w:val="center"/>
          </w:tcPr>
          <w:p w14:paraId="23AD42A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bottom w:val="nil"/>
              <w:right w:val="single" w:sz="4" w:space="0" w:color="auto"/>
            </w:tcBorders>
            <w:vAlign w:val="center"/>
          </w:tcPr>
          <w:p w14:paraId="48E3C375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CCND2</w:t>
            </w:r>
          </w:p>
        </w:tc>
        <w:tc>
          <w:tcPr>
            <w:tcW w:w="1080" w:type="dxa"/>
            <w:tcBorders>
              <w:left w:val="single" w:sz="4" w:space="0" w:color="auto"/>
              <w:bottom w:val="nil"/>
            </w:tcBorders>
            <w:vAlign w:val="center"/>
          </w:tcPr>
          <w:p w14:paraId="64CE4CD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86</w:t>
            </w:r>
          </w:p>
        </w:tc>
        <w:tc>
          <w:tcPr>
            <w:tcW w:w="4500" w:type="dxa"/>
            <w:tcBorders>
              <w:bottom w:val="nil"/>
            </w:tcBorders>
            <w:vAlign w:val="center"/>
          </w:tcPr>
          <w:p w14:paraId="5966150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ymphocytic leukemia</w:t>
            </w:r>
          </w:p>
        </w:tc>
      </w:tr>
      <w:tr w:rsidR="008E5E50" w:rsidRPr="0074065B" w14:paraId="4278A9B5" w14:textId="77777777" w:rsidTr="003E1BCB">
        <w:tc>
          <w:tcPr>
            <w:tcW w:w="1728" w:type="dxa"/>
            <w:vMerge w:val="restart"/>
            <w:tcBorders>
              <w:left w:val="single" w:sz="4" w:space="0" w:color="auto"/>
            </w:tcBorders>
            <w:vAlign w:val="center"/>
          </w:tcPr>
          <w:p w14:paraId="280A8F0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P16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381E437B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CTR3C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C0F9F2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00</w:t>
            </w:r>
          </w:p>
        </w:tc>
        <w:tc>
          <w:tcPr>
            <w:tcW w:w="4500" w:type="dxa"/>
            <w:vAlign w:val="center"/>
          </w:tcPr>
          <w:p w14:paraId="7E5949F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quamous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ell carcinoma</w:t>
            </w:r>
          </w:p>
        </w:tc>
      </w:tr>
      <w:tr w:rsidR="008E5E50" w:rsidRPr="0074065B" w14:paraId="6A2B570E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2A135827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3298A03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CREB3L4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BA0779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38</w:t>
            </w:r>
          </w:p>
        </w:tc>
        <w:tc>
          <w:tcPr>
            <w:tcW w:w="4500" w:type="dxa"/>
            <w:vAlign w:val="center"/>
          </w:tcPr>
          <w:p w14:paraId="4619E32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, breast carcinoma</w:t>
            </w:r>
          </w:p>
        </w:tc>
      </w:tr>
      <w:tr w:rsidR="008E5E50" w:rsidRPr="0074065B" w14:paraId="0874D3C1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1BB7ADC6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09237CE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ZNF577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473C07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07</w:t>
            </w:r>
          </w:p>
        </w:tc>
        <w:tc>
          <w:tcPr>
            <w:tcW w:w="4500" w:type="dxa"/>
            <w:vAlign w:val="center"/>
          </w:tcPr>
          <w:p w14:paraId="57AC4F8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osta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rcinoma, astrocytoma III-IV</w:t>
            </w:r>
          </w:p>
        </w:tc>
      </w:tr>
      <w:tr w:rsidR="008E5E50" w:rsidRPr="0074065B" w14:paraId="01052FA2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04EC4C70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83D1670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ZNF394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5A92B7E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88</w:t>
            </w:r>
          </w:p>
        </w:tc>
        <w:tc>
          <w:tcPr>
            <w:tcW w:w="4500" w:type="dxa"/>
            <w:vAlign w:val="center"/>
          </w:tcPr>
          <w:p w14:paraId="49A6047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</w:t>
            </w:r>
          </w:p>
        </w:tc>
      </w:tr>
      <w:tr w:rsidR="008E5E50" w:rsidRPr="0074065B" w14:paraId="4845CAEA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3F00FF64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2452793F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MAC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B0223A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84</w:t>
            </w:r>
          </w:p>
        </w:tc>
        <w:tc>
          <w:tcPr>
            <w:tcW w:w="4500" w:type="dxa"/>
            <w:vAlign w:val="center"/>
          </w:tcPr>
          <w:p w14:paraId="6C1DA4B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osta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rcinoma, transitional cell bladder carcinoma </w:t>
            </w:r>
          </w:p>
        </w:tc>
      </w:tr>
      <w:tr w:rsidR="008E5E50" w:rsidRPr="0074065B" w14:paraId="33152E3D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38864E59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3786FEC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TNK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E6A5E1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83</w:t>
            </w:r>
          </w:p>
        </w:tc>
        <w:tc>
          <w:tcPr>
            <w:tcW w:w="4500" w:type="dxa"/>
            <w:vAlign w:val="center"/>
          </w:tcPr>
          <w:p w14:paraId="21A787E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</w:t>
            </w:r>
          </w:p>
        </w:tc>
      </w:tr>
      <w:tr w:rsidR="008E5E50" w:rsidRPr="0074065B" w14:paraId="1391AC38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4E9BB007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5BCDC87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TNFSF1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964F4A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34</w:t>
            </w:r>
          </w:p>
        </w:tc>
        <w:tc>
          <w:tcPr>
            <w:tcW w:w="4500" w:type="dxa"/>
            <w:vAlign w:val="center"/>
          </w:tcPr>
          <w:p w14:paraId="310B24D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ng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rcinoma</w:t>
            </w:r>
          </w:p>
        </w:tc>
      </w:tr>
      <w:tr w:rsidR="008E5E50" w:rsidRPr="0074065B" w14:paraId="1AEA2663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56889ED5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52423DF3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NCKIPSD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524F74A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15</w:t>
            </w:r>
          </w:p>
        </w:tc>
        <w:tc>
          <w:tcPr>
            <w:tcW w:w="4500" w:type="dxa"/>
            <w:vAlign w:val="center"/>
          </w:tcPr>
          <w:p w14:paraId="4D3C3C8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rapy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related AML</w:t>
            </w:r>
          </w:p>
        </w:tc>
      </w:tr>
      <w:tr w:rsidR="008E5E50" w:rsidRPr="0074065B" w14:paraId="174F9C1A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23CF71AB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8486E75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NASP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DC2675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82</w:t>
            </w:r>
          </w:p>
        </w:tc>
        <w:tc>
          <w:tcPr>
            <w:tcW w:w="4500" w:type="dxa"/>
            <w:vAlign w:val="center"/>
          </w:tcPr>
          <w:p w14:paraId="6602DFC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s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ung and breast</w:t>
            </w:r>
          </w:p>
        </w:tc>
      </w:tr>
      <w:tr w:rsidR="008E5E50" w:rsidRPr="0074065B" w14:paraId="4C63AD3F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</w:tcPr>
          <w:p w14:paraId="64245DDF" w14:textId="77777777" w:rsidR="008E5E50" w:rsidRPr="0074065B" w:rsidRDefault="008E5E50" w:rsidP="008E5E5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2321857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PLAU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6DCA3C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67</w:t>
            </w:r>
          </w:p>
        </w:tc>
        <w:tc>
          <w:tcPr>
            <w:tcW w:w="4500" w:type="dxa"/>
            <w:vAlign w:val="center"/>
          </w:tcPr>
          <w:p w14:paraId="498347B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</w:t>
            </w:r>
          </w:p>
        </w:tc>
      </w:tr>
      <w:tr w:rsidR="008E5E50" w:rsidRPr="0074065B" w14:paraId="74CD1638" w14:textId="77777777" w:rsidTr="003E1BCB">
        <w:tc>
          <w:tcPr>
            <w:tcW w:w="1728" w:type="dxa"/>
            <w:vMerge w:val="restart"/>
            <w:tcBorders>
              <w:left w:val="single" w:sz="4" w:space="0" w:color="auto"/>
            </w:tcBorders>
            <w:vAlign w:val="center"/>
          </w:tcPr>
          <w:p w14:paraId="26FA1B5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toxantrone</w:t>
            </w:r>
            <w:proofErr w:type="spellEnd"/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3F776BA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PARP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792982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.61</w:t>
            </w:r>
          </w:p>
        </w:tc>
        <w:tc>
          <w:tcPr>
            <w:tcW w:w="4500" w:type="dxa"/>
            <w:vAlign w:val="center"/>
          </w:tcPr>
          <w:p w14:paraId="3DE4278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lanoma</w:t>
            </w:r>
            <w:proofErr w:type="gramEnd"/>
          </w:p>
        </w:tc>
      </w:tr>
      <w:tr w:rsidR="008E5E50" w:rsidRPr="0074065B" w14:paraId="3EABCB8C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ADA5AA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25D59443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RL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DA59A1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14</w:t>
            </w:r>
          </w:p>
        </w:tc>
        <w:tc>
          <w:tcPr>
            <w:tcW w:w="4500" w:type="dxa"/>
            <w:vAlign w:val="center"/>
          </w:tcPr>
          <w:p w14:paraId="251556B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reas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rcinoma</w:t>
            </w:r>
          </w:p>
        </w:tc>
      </w:tr>
      <w:tr w:rsidR="008E5E50" w:rsidRPr="0074065B" w14:paraId="6CEFED73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FAC8E6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9DEF4E1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B3GALT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9654D2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52</w:t>
            </w:r>
          </w:p>
        </w:tc>
        <w:tc>
          <w:tcPr>
            <w:tcW w:w="4500" w:type="dxa"/>
            <w:vAlign w:val="center"/>
          </w:tcPr>
          <w:p w14:paraId="3E4EB7D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la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nd breast carcinoma</w:t>
            </w:r>
          </w:p>
        </w:tc>
      </w:tr>
      <w:tr w:rsidR="008E5E50" w:rsidRPr="0074065B" w14:paraId="2A3E28B0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4B754B0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DCBA434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WDR53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867513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205</w:t>
            </w:r>
          </w:p>
        </w:tc>
        <w:tc>
          <w:tcPr>
            <w:tcW w:w="4500" w:type="dxa"/>
            <w:vAlign w:val="center"/>
          </w:tcPr>
          <w:p w14:paraId="6EA4257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quamous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ell lung carcinoma</w:t>
            </w:r>
          </w:p>
        </w:tc>
      </w:tr>
      <w:tr w:rsidR="008E5E50" w:rsidRPr="0074065B" w14:paraId="09DA9AA7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2DABB57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2F5E562D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TP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511CC70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855</w:t>
            </w:r>
          </w:p>
        </w:tc>
        <w:tc>
          <w:tcPr>
            <w:tcW w:w="4500" w:type="dxa"/>
            <w:vAlign w:val="center"/>
          </w:tcPr>
          <w:p w14:paraId="580D1B3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yroid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papillary carcinoma</w:t>
            </w:r>
          </w:p>
        </w:tc>
      </w:tr>
      <w:tr w:rsidR="008E5E50" w:rsidRPr="0074065B" w14:paraId="75081CE0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226BA19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6228B5A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CCKB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4648B45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89</w:t>
            </w:r>
          </w:p>
        </w:tc>
        <w:tc>
          <w:tcPr>
            <w:tcW w:w="4500" w:type="dxa"/>
            <w:vAlign w:val="center"/>
          </w:tcPr>
          <w:p w14:paraId="6E3B53B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ndifferentiated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ung carcinoma </w:t>
            </w:r>
          </w:p>
        </w:tc>
      </w:tr>
      <w:tr w:rsidR="008E5E50" w:rsidRPr="0074065B" w14:paraId="79BCBAB9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348A59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2505D1E6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LC26A1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6B522CE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88</w:t>
            </w:r>
          </w:p>
        </w:tc>
        <w:tc>
          <w:tcPr>
            <w:tcW w:w="4500" w:type="dxa"/>
            <w:vAlign w:val="center"/>
          </w:tcPr>
          <w:p w14:paraId="4A92B87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ral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squamous cell carcinoma, breast carcinoma </w:t>
            </w:r>
          </w:p>
        </w:tc>
      </w:tr>
      <w:tr w:rsidR="008E5E50" w:rsidRPr="0074065B" w14:paraId="5F925683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8543C3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32964712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CDX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4A314F8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.28</w:t>
            </w:r>
          </w:p>
        </w:tc>
        <w:tc>
          <w:tcPr>
            <w:tcW w:w="4500" w:type="dxa"/>
            <w:vAlign w:val="center"/>
          </w:tcPr>
          <w:p w14:paraId="60C4237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</w:t>
            </w:r>
          </w:p>
        </w:tc>
      </w:tr>
      <w:tr w:rsidR="008E5E50" w:rsidRPr="0074065B" w14:paraId="1A055A71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0C0DD33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096C5626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GTRAP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1C31A4A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79</w:t>
            </w:r>
          </w:p>
        </w:tc>
        <w:tc>
          <w:tcPr>
            <w:tcW w:w="4500" w:type="dxa"/>
            <w:vAlign w:val="center"/>
          </w:tcPr>
          <w:p w14:paraId="3785908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stomach, lung</w:t>
            </w:r>
          </w:p>
        </w:tc>
      </w:tr>
      <w:tr w:rsidR="008E5E50" w:rsidRPr="0074065B" w14:paraId="6E7FF2ED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A6B4FA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1DBB91F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IRT7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4559B2F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98</w:t>
            </w:r>
          </w:p>
        </w:tc>
        <w:tc>
          <w:tcPr>
            <w:tcW w:w="4500" w:type="dxa"/>
            <w:vAlign w:val="center"/>
          </w:tcPr>
          <w:p w14:paraId="1D33FD0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reas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rcinoma</w:t>
            </w:r>
          </w:p>
        </w:tc>
      </w:tr>
      <w:tr w:rsidR="008E5E50" w:rsidRPr="0074065B" w14:paraId="0D4127E6" w14:textId="77777777" w:rsidTr="003E1BCB">
        <w:tc>
          <w:tcPr>
            <w:tcW w:w="1728" w:type="dxa"/>
            <w:vMerge w:val="restart"/>
            <w:tcBorders>
              <w:left w:val="single" w:sz="4" w:space="0" w:color="auto"/>
            </w:tcBorders>
            <w:vAlign w:val="center"/>
          </w:tcPr>
          <w:p w14:paraId="3D975D1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proofErr w:type="gramEnd"/>
            <w:r w:rsidRPr="0074065B">
              <w:rPr>
                <w:rFonts w:ascii="Arial" w:hAnsi="Arial" w:cs="Arial"/>
                <w:sz w:val="20"/>
                <w:szCs w:val="20"/>
              </w:rPr>
              <w:t>-benzoquinone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2DA2F76" w14:textId="0BC6B41C" w:rsidR="008E5E50" w:rsidRPr="0074065B" w:rsidRDefault="008E5E50" w:rsidP="00450384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 xml:space="preserve">KMT2A 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75BBD5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7.56</w:t>
            </w:r>
          </w:p>
        </w:tc>
        <w:tc>
          <w:tcPr>
            <w:tcW w:w="4500" w:type="dxa"/>
            <w:vAlign w:val="center"/>
          </w:tcPr>
          <w:p w14:paraId="557BE65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ML, ALL</w:t>
            </w:r>
          </w:p>
        </w:tc>
      </w:tr>
      <w:tr w:rsidR="008E5E50" w:rsidRPr="0074065B" w14:paraId="277F18BB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17A4592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6FDFD26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TSPO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8E56091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.04</w:t>
            </w:r>
          </w:p>
        </w:tc>
        <w:tc>
          <w:tcPr>
            <w:tcW w:w="4500" w:type="dxa"/>
            <w:vAlign w:val="center"/>
          </w:tcPr>
          <w:p w14:paraId="02B6524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ndifferentiated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small cell lung carcinoma, breast carcinoma</w:t>
            </w:r>
          </w:p>
        </w:tc>
      </w:tr>
      <w:tr w:rsidR="008E5E50" w:rsidRPr="0074065B" w14:paraId="235CD0CD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1E4747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4558C84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MIXL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0FC8B2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88</w:t>
            </w:r>
          </w:p>
        </w:tc>
        <w:tc>
          <w:tcPr>
            <w:tcW w:w="4500" w:type="dxa"/>
            <w:vAlign w:val="center"/>
          </w:tcPr>
          <w:p w14:paraId="13724F6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lignan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elanoma</w:t>
            </w:r>
          </w:p>
        </w:tc>
      </w:tr>
      <w:tr w:rsidR="008E5E50" w:rsidRPr="0074065B" w14:paraId="12DE6060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3AC30CA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7C96E1B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SEC22B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592034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72</w:t>
            </w:r>
          </w:p>
        </w:tc>
        <w:tc>
          <w:tcPr>
            <w:tcW w:w="4500" w:type="dxa"/>
            <w:vAlign w:val="center"/>
          </w:tcPr>
          <w:p w14:paraId="3D94DC9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reas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denocarcinoma</w:t>
            </w:r>
          </w:p>
        </w:tc>
      </w:tr>
      <w:tr w:rsidR="008E5E50" w:rsidRPr="0074065B" w14:paraId="4613C058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823F11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5E5756C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CXCR4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1ED6773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20</w:t>
            </w:r>
          </w:p>
        </w:tc>
        <w:tc>
          <w:tcPr>
            <w:tcW w:w="4500" w:type="dxa"/>
            <w:vAlign w:val="center"/>
          </w:tcPr>
          <w:p w14:paraId="24A76D2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ymphocytic leukemia</w:t>
            </w:r>
          </w:p>
        </w:tc>
      </w:tr>
      <w:tr w:rsidR="008E5E50" w:rsidRPr="0074065B" w14:paraId="357D8F3C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EC6D2D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2C94AC39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DNAJA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5E9FE03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6</w:t>
            </w:r>
          </w:p>
        </w:tc>
        <w:tc>
          <w:tcPr>
            <w:tcW w:w="4500" w:type="dxa"/>
            <w:vAlign w:val="center"/>
          </w:tcPr>
          <w:p w14:paraId="366AAD0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breast</w:t>
            </w:r>
          </w:p>
        </w:tc>
      </w:tr>
      <w:tr w:rsidR="008E5E50" w:rsidRPr="0074065B" w14:paraId="791A1932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2CECBD8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12F9786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P1M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69D49AF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28</w:t>
            </w:r>
          </w:p>
        </w:tc>
        <w:tc>
          <w:tcPr>
            <w:tcW w:w="4500" w:type="dxa"/>
            <w:vAlign w:val="center"/>
          </w:tcPr>
          <w:p w14:paraId="1C4AB54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trocyt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I-IV</w:t>
            </w:r>
          </w:p>
        </w:tc>
      </w:tr>
      <w:tr w:rsidR="008E5E50" w:rsidRPr="0074065B" w14:paraId="1EA3E109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7945854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B16E735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EPO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8B0C42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04</w:t>
            </w:r>
          </w:p>
        </w:tc>
        <w:tc>
          <w:tcPr>
            <w:tcW w:w="4500" w:type="dxa"/>
            <w:vAlign w:val="center"/>
          </w:tcPr>
          <w:p w14:paraId="7062F026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ymphocytic leukemia</w:t>
            </w:r>
          </w:p>
        </w:tc>
      </w:tr>
      <w:tr w:rsidR="008E5E50" w:rsidRPr="0074065B" w14:paraId="147CD1AF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0FFCDA3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24CD99B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ORMDL3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944F6CA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53</w:t>
            </w:r>
          </w:p>
        </w:tc>
        <w:tc>
          <w:tcPr>
            <w:tcW w:w="4500" w:type="dxa"/>
            <w:vAlign w:val="center"/>
          </w:tcPr>
          <w:p w14:paraId="35BC510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breast</w:t>
            </w:r>
          </w:p>
        </w:tc>
      </w:tr>
      <w:tr w:rsidR="008E5E50" w:rsidRPr="0074065B" w14:paraId="61C6978D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1384E82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CCA5E14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RHGAP19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A881D8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32</w:t>
            </w:r>
          </w:p>
        </w:tc>
        <w:tc>
          <w:tcPr>
            <w:tcW w:w="4500" w:type="dxa"/>
            <w:vAlign w:val="center"/>
          </w:tcPr>
          <w:p w14:paraId="42E18C0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ocarcin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breast</w:t>
            </w:r>
          </w:p>
        </w:tc>
      </w:tr>
      <w:tr w:rsidR="008E5E50" w:rsidRPr="0074065B" w14:paraId="35426E8E" w14:textId="77777777" w:rsidTr="003E1BCB">
        <w:tc>
          <w:tcPr>
            <w:tcW w:w="1728" w:type="dxa"/>
            <w:vMerge w:val="restart"/>
            <w:tcBorders>
              <w:left w:val="single" w:sz="4" w:space="0" w:color="auto"/>
            </w:tcBorders>
            <w:vAlign w:val="center"/>
          </w:tcPr>
          <w:p w14:paraId="1AB0EB5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enistein</w:t>
            </w:r>
            <w:proofErr w:type="spellEnd"/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04150C2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PLAUR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34C3E863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87</w:t>
            </w:r>
          </w:p>
        </w:tc>
        <w:tc>
          <w:tcPr>
            <w:tcW w:w="4500" w:type="dxa"/>
            <w:vAlign w:val="center"/>
          </w:tcPr>
          <w:p w14:paraId="5AB6E37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, lung adenocarcinoma</w:t>
            </w:r>
          </w:p>
        </w:tc>
      </w:tr>
      <w:tr w:rsidR="008E5E50" w:rsidRPr="0074065B" w14:paraId="4C173194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0981B3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65A1BAC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RRC37B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79E482E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84</w:t>
            </w:r>
          </w:p>
        </w:tc>
        <w:tc>
          <w:tcPr>
            <w:tcW w:w="4500" w:type="dxa"/>
            <w:vAlign w:val="center"/>
          </w:tcPr>
          <w:p w14:paraId="4E7DD31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, adenocarcinoma lung and breast</w:t>
            </w:r>
          </w:p>
        </w:tc>
      </w:tr>
      <w:tr w:rsidR="008E5E50" w:rsidRPr="0074065B" w14:paraId="1BE97C0E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30D5E504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8BF93A9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MAPK1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08907FA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82</w:t>
            </w:r>
          </w:p>
        </w:tc>
        <w:tc>
          <w:tcPr>
            <w:tcW w:w="4500" w:type="dxa"/>
            <w:vAlign w:val="center"/>
          </w:tcPr>
          <w:p w14:paraId="2A7D170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trocyt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I-IV, lung and prostate adenocarcinoma </w:t>
            </w:r>
          </w:p>
        </w:tc>
      </w:tr>
      <w:tr w:rsidR="008E5E50" w:rsidRPr="0074065B" w14:paraId="43B6F858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6748D90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70BA1D35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OXA1L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EFF614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71</w:t>
            </w:r>
          </w:p>
        </w:tc>
        <w:tc>
          <w:tcPr>
            <w:tcW w:w="4500" w:type="dxa"/>
            <w:vAlign w:val="center"/>
          </w:tcPr>
          <w:p w14:paraId="1643D7B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quamous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ell carcinoma lung</w:t>
            </w:r>
          </w:p>
        </w:tc>
      </w:tr>
      <w:tr w:rsidR="008E5E50" w:rsidRPr="0074065B" w14:paraId="79B11E24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D622DA5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1A7DFF71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MRPL50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6EBD4620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23</w:t>
            </w:r>
          </w:p>
        </w:tc>
        <w:tc>
          <w:tcPr>
            <w:tcW w:w="4500" w:type="dxa"/>
            <w:vAlign w:val="center"/>
          </w:tcPr>
          <w:p w14:paraId="6E381CA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trocytoma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I-IV</w:t>
            </w:r>
          </w:p>
        </w:tc>
      </w:tr>
      <w:tr w:rsidR="008E5E50" w:rsidRPr="0074065B" w14:paraId="2DA29F40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1ADE50AE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5DC9D197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BHMT2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227A786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405</w:t>
            </w:r>
          </w:p>
        </w:tc>
        <w:tc>
          <w:tcPr>
            <w:tcW w:w="4500" w:type="dxa"/>
            <w:vAlign w:val="center"/>
          </w:tcPr>
          <w:p w14:paraId="4F69EC7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mall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ell lung carcinoma </w:t>
            </w:r>
          </w:p>
        </w:tc>
      </w:tr>
      <w:tr w:rsidR="008E5E50" w:rsidRPr="0074065B" w14:paraId="31A23EDC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52C42F4B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B57304E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EUTX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6AE4F4E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24</w:t>
            </w:r>
          </w:p>
        </w:tc>
        <w:tc>
          <w:tcPr>
            <w:tcW w:w="4500" w:type="dxa"/>
            <w:vAlign w:val="center"/>
          </w:tcPr>
          <w:p w14:paraId="6C952B12" w14:textId="7C113971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u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myeloid leukemia, as</w:t>
            </w:r>
            <w:r w:rsidR="002C2B42"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</w:t>
            </w: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ocytoma I-II</w:t>
            </w:r>
          </w:p>
        </w:tc>
      </w:tr>
      <w:tr w:rsidR="008E5E50" w:rsidRPr="0074065B" w14:paraId="13C424DA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3852585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4A14A47A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RELA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14F6BB1C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54</w:t>
            </w:r>
          </w:p>
        </w:tc>
        <w:tc>
          <w:tcPr>
            <w:tcW w:w="4500" w:type="dxa"/>
            <w:vAlign w:val="center"/>
          </w:tcPr>
          <w:p w14:paraId="5874CC0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rythroleukemia</w:t>
            </w:r>
            <w:proofErr w:type="spellEnd"/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pendymoma</w:t>
            </w:r>
            <w:proofErr w:type="spell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8E5E50" w:rsidRPr="0074065B" w14:paraId="33EE5AB2" w14:textId="77777777" w:rsidTr="003E1BCB">
        <w:tc>
          <w:tcPr>
            <w:tcW w:w="1728" w:type="dxa"/>
            <w:vMerge/>
            <w:tcBorders>
              <w:left w:val="single" w:sz="4" w:space="0" w:color="auto"/>
            </w:tcBorders>
            <w:vAlign w:val="center"/>
          </w:tcPr>
          <w:p w14:paraId="66C67FC8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14:paraId="68210B86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EIF5A</w:t>
            </w:r>
          </w:p>
        </w:tc>
        <w:tc>
          <w:tcPr>
            <w:tcW w:w="1080" w:type="dxa"/>
            <w:tcBorders>
              <w:left w:val="single" w:sz="4" w:space="0" w:color="auto"/>
            </w:tcBorders>
            <w:vAlign w:val="center"/>
          </w:tcPr>
          <w:p w14:paraId="56C3F4C9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995</w:t>
            </w:r>
          </w:p>
        </w:tc>
        <w:tc>
          <w:tcPr>
            <w:tcW w:w="4500" w:type="dxa"/>
            <w:vAlign w:val="center"/>
          </w:tcPr>
          <w:p w14:paraId="3692AC72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reast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denocarcinoma</w:t>
            </w:r>
          </w:p>
        </w:tc>
      </w:tr>
      <w:tr w:rsidR="008E5E50" w:rsidRPr="0074065B" w14:paraId="6EBF39DB" w14:textId="77777777" w:rsidTr="003C0A78">
        <w:tc>
          <w:tcPr>
            <w:tcW w:w="1728" w:type="dxa"/>
            <w:vMerge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A1A2ADD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8EB5613" w14:textId="77777777" w:rsidR="008E5E50" w:rsidRPr="0074065B" w:rsidRDefault="008E5E50" w:rsidP="008E5E50">
            <w:pPr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KLK2</w:t>
            </w:r>
          </w:p>
        </w:tc>
        <w:tc>
          <w:tcPr>
            <w:tcW w:w="108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751DF0F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145</w:t>
            </w:r>
          </w:p>
        </w:tc>
        <w:tc>
          <w:tcPr>
            <w:tcW w:w="4500" w:type="dxa"/>
            <w:tcBorders>
              <w:bottom w:val="single" w:sz="4" w:space="0" w:color="auto"/>
            </w:tcBorders>
            <w:vAlign w:val="center"/>
          </w:tcPr>
          <w:p w14:paraId="5AE71937" w14:textId="77777777" w:rsidR="008E5E50" w:rsidRPr="0074065B" w:rsidRDefault="008E5E50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ostate</w:t>
            </w:r>
            <w:proofErr w:type="gramEnd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4065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encarcinoma</w:t>
            </w:r>
            <w:proofErr w:type="spellEnd"/>
          </w:p>
        </w:tc>
      </w:tr>
      <w:tr w:rsidR="003C0A78" w:rsidRPr="0074065B" w14:paraId="5A51448E" w14:textId="77777777" w:rsidTr="003C0A78">
        <w:tc>
          <w:tcPr>
            <w:tcW w:w="8658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6A5B486D" w14:textId="77777777" w:rsidR="003C0A78" w:rsidRPr="0074065B" w:rsidRDefault="003C0A78" w:rsidP="003C0A78">
            <w:pPr>
              <w:pStyle w:val="ListParagraph"/>
              <w:ind w:firstLineChars="0" w:firstLine="0"/>
              <w:rPr>
                <w:rFonts w:ascii="Arial" w:hAnsi="Arial" w:cs="Arial"/>
                <w:sz w:val="20"/>
                <w:szCs w:val="24"/>
              </w:rPr>
            </w:pPr>
            <w:r w:rsidRPr="0074065B">
              <w:rPr>
                <w:rFonts w:ascii="Arial" w:hAnsi="Arial" w:cs="Arial"/>
                <w:sz w:val="20"/>
                <w:szCs w:val="20"/>
              </w:rPr>
              <w:t xml:space="preserve">a. </w:t>
            </w:r>
            <w:r w:rsidRPr="0074065B">
              <w:rPr>
                <w:rFonts w:ascii="Arial" w:hAnsi="Arial" w:cs="Arial"/>
                <w:sz w:val="20"/>
                <w:szCs w:val="24"/>
              </w:rPr>
              <w:t>Merged amplified samples where applicable.</w:t>
            </w:r>
          </w:p>
          <w:p w14:paraId="4A73DF7B" w14:textId="77777777" w:rsidR="003C0A78" w:rsidRPr="0074065B" w:rsidRDefault="003C0A78" w:rsidP="008E5E5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</w:tbl>
    <w:p w14:paraId="5EC58377" w14:textId="44038508" w:rsidR="000B28A0" w:rsidRPr="000B28A0" w:rsidRDefault="000B28A0" w:rsidP="00981FB5"/>
    <w:sectPr w:rsidR="000B28A0" w:rsidRPr="000B28A0" w:rsidSect="00221FA1">
      <w:footerReference w:type="even" r:id="rId9"/>
      <w:footerReference w:type="default" r:id="rId10"/>
      <w:pgSz w:w="12240" w:h="15840"/>
      <w:pgMar w:top="1440" w:right="1440" w:bottom="1440" w:left="1440" w:header="706" w:footer="706" w:gutter="0"/>
      <w:cols w:space="708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3E31EE" w14:textId="77777777" w:rsidR="00B43A94" w:rsidRDefault="00B43A94" w:rsidP="00DC6230">
      <w:pPr>
        <w:spacing w:after="0"/>
      </w:pPr>
      <w:r>
        <w:separator/>
      </w:r>
    </w:p>
  </w:endnote>
  <w:endnote w:type="continuationSeparator" w:id="0">
    <w:p w14:paraId="1DDC44F8" w14:textId="77777777" w:rsidR="00B43A94" w:rsidRDefault="00B43A94" w:rsidP="00DC623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微软雅黑">
    <w:altName w:val="Arial Unicode MS"/>
    <w:charset w:val="86"/>
    <w:family w:val="swiss"/>
    <w:pitch w:val="variable"/>
    <w:sig w:usb0="80000287" w:usb1="280F3C52" w:usb2="00000016" w:usb3="00000000" w:csb0="0004001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275DB3" w14:textId="77777777" w:rsidR="00B43A94" w:rsidRDefault="00B43A94" w:rsidP="000B28A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5</w:t>
    </w:r>
    <w:r>
      <w:rPr>
        <w:rStyle w:val="PageNumber"/>
      </w:rPr>
      <w:fldChar w:fldCharType="end"/>
    </w:r>
  </w:p>
  <w:p w14:paraId="2B426BC1" w14:textId="77777777" w:rsidR="00B43A94" w:rsidRDefault="00B43A9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8826F0" w14:textId="77777777" w:rsidR="00B43A94" w:rsidRPr="00451A13" w:rsidRDefault="00B43A94" w:rsidP="000B28A0">
    <w:pPr>
      <w:pStyle w:val="Footer"/>
      <w:framePr w:wrap="around" w:vAnchor="text" w:hAnchor="margin" w:xAlign="center" w:y="1"/>
      <w:rPr>
        <w:rStyle w:val="PageNumber"/>
        <w:rFonts w:ascii="Arial" w:hAnsi="Arial" w:cs="Arial"/>
        <w:sz w:val="24"/>
        <w:szCs w:val="24"/>
      </w:rPr>
    </w:pPr>
    <w:r w:rsidRPr="00EA03CD">
      <w:rPr>
        <w:rStyle w:val="PageNumber"/>
        <w:rFonts w:ascii="Arial" w:hAnsi="Arial" w:cs="Arial"/>
        <w:sz w:val="24"/>
        <w:szCs w:val="24"/>
      </w:rPr>
      <w:fldChar w:fldCharType="begin"/>
    </w:r>
    <w:r w:rsidRPr="00EA03CD">
      <w:rPr>
        <w:rStyle w:val="PageNumber"/>
        <w:rFonts w:ascii="Arial" w:hAnsi="Arial" w:cs="Arial"/>
        <w:sz w:val="24"/>
        <w:szCs w:val="24"/>
      </w:rPr>
      <w:instrText xml:space="preserve">PAGE  </w:instrText>
    </w:r>
    <w:r w:rsidRPr="00EA03CD">
      <w:rPr>
        <w:rStyle w:val="PageNumber"/>
        <w:rFonts w:ascii="Arial" w:hAnsi="Arial" w:cs="Arial"/>
        <w:sz w:val="24"/>
        <w:szCs w:val="24"/>
      </w:rPr>
      <w:fldChar w:fldCharType="separate"/>
    </w:r>
    <w:r w:rsidR="00981FB5">
      <w:rPr>
        <w:rStyle w:val="PageNumber"/>
        <w:rFonts w:ascii="Arial" w:hAnsi="Arial" w:cs="Arial"/>
        <w:noProof/>
        <w:sz w:val="24"/>
        <w:szCs w:val="24"/>
      </w:rPr>
      <w:t>1</w:t>
    </w:r>
    <w:r w:rsidRPr="00EA03CD">
      <w:rPr>
        <w:rStyle w:val="PageNumber"/>
        <w:rFonts w:ascii="Arial" w:hAnsi="Arial" w:cs="Arial"/>
        <w:sz w:val="24"/>
        <w:szCs w:val="24"/>
      </w:rPr>
      <w:fldChar w:fldCharType="end"/>
    </w:r>
  </w:p>
  <w:p w14:paraId="6B4AAD8F" w14:textId="77777777" w:rsidR="00B43A94" w:rsidRPr="00451A13" w:rsidRDefault="00B43A94">
    <w:pPr>
      <w:pStyle w:val="Footer"/>
      <w:rPr>
        <w:rFonts w:ascii="Arial" w:hAnsi="Arial" w:cs="Arial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CE519E" w14:textId="77777777" w:rsidR="00B43A94" w:rsidRDefault="00B43A94" w:rsidP="00DC6230">
      <w:pPr>
        <w:spacing w:after="0"/>
      </w:pPr>
      <w:r>
        <w:separator/>
      </w:r>
    </w:p>
  </w:footnote>
  <w:footnote w:type="continuationSeparator" w:id="0">
    <w:p w14:paraId="70769D1F" w14:textId="77777777" w:rsidR="00B43A94" w:rsidRDefault="00B43A94" w:rsidP="00DC623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616F41"/>
    <w:multiLevelType w:val="hybridMultilevel"/>
    <w:tmpl w:val="19565A30"/>
    <w:lvl w:ilvl="0" w:tplc="58D684FC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AE40DA8"/>
    <w:multiLevelType w:val="hybridMultilevel"/>
    <w:tmpl w:val="4F087BE0"/>
    <w:lvl w:ilvl="0" w:tplc="31A28E5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0B117F2"/>
    <w:multiLevelType w:val="hybridMultilevel"/>
    <w:tmpl w:val="C3EA80AC"/>
    <w:lvl w:ilvl="0" w:tplc="3CAE2E9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14360769"/>
    <w:multiLevelType w:val="hybridMultilevel"/>
    <w:tmpl w:val="2FB836C4"/>
    <w:lvl w:ilvl="0" w:tplc="DB18BEAA">
      <w:start w:val="1"/>
      <w:numFmt w:val="bullet"/>
      <w:lvlText w:val=""/>
      <w:lvlJc w:val="left"/>
      <w:pPr>
        <w:ind w:left="420" w:hanging="360"/>
      </w:pPr>
      <w:rPr>
        <w:rFonts w:ascii="Symbol" w:eastAsia="微软雅黑" w:hAnsi="Symbol" w:cs="Arial" w:hint="default"/>
        <w:b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4">
    <w:nsid w:val="1FC9182B"/>
    <w:multiLevelType w:val="hybridMultilevel"/>
    <w:tmpl w:val="F30CC60E"/>
    <w:lvl w:ilvl="0" w:tplc="1A22CA14">
      <w:start w:val="1"/>
      <w:numFmt w:val="upperLetter"/>
      <w:lvlText w:val="(%1)"/>
      <w:lvlJc w:val="left"/>
      <w:pPr>
        <w:ind w:left="760" w:hanging="40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21E1896"/>
    <w:multiLevelType w:val="hybridMultilevel"/>
    <w:tmpl w:val="1EBA4C0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A4812CD"/>
    <w:multiLevelType w:val="hybridMultilevel"/>
    <w:tmpl w:val="2EF02790"/>
    <w:lvl w:ilvl="0" w:tplc="1E2261B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9EF0D12"/>
    <w:multiLevelType w:val="hybridMultilevel"/>
    <w:tmpl w:val="57E66B02"/>
    <w:lvl w:ilvl="0" w:tplc="9EE0A3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1625B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05624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404461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2A81F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84C54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92234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272649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D3A80E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4AB67E59"/>
    <w:multiLevelType w:val="hybridMultilevel"/>
    <w:tmpl w:val="420C399C"/>
    <w:lvl w:ilvl="0" w:tplc="0A223032">
      <w:start w:val="1"/>
      <w:numFmt w:val="upperLetter"/>
      <w:lvlText w:val="(%1)"/>
      <w:lvlJc w:val="left"/>
      <w:pPr>
        <w:ind w:left="450" w:hanging="4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F5957FD"/>
    <w:multiLevelType w:val="hybridMultilevel"/>
    <w:tmpl w:val="AB3E18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6A30102"/>
    <w:multiLevelType w:val="hybridMultilevel"/>
    <w:tmpl w:val="D8D2A7B8"/>
    <w:lvl w:ilvl="0" w:tplc="DC8805A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57F22C09"/>
    <w:multiLevelType w:val="hybridMultilevel"/>
    <w:tmpl w:val="F59607A8"/>
    <w:lvl w:ilvl="0" w:tplc="21BEBBC4">
      <w:start w:val="1"/>
      <w:numFmt w:val="low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911343B"/>
    <w:multiLevelType w:val="hybridMultilevel"/>
    <w:tmpl w:val="CBECA838"/>
    <w:lvl w:ilvl="0" w:tplc="CF547C9C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3">
    <w:nsid w:val="740D57D8"/>
    <w:multiLevelType w:val="multilevel"/>
    <w:tmpl w:val="A6F6B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75591F61"/>
    <w:multiLevelType w:val="hybridMultilevel"/>
    <w:tmpl w:val="1BC6DC64"/>
    <w:lvl w:ilvl="0" w:tplc="151891A6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10"/>
  </w:num>
  <w:num w:numId="3">
    <w:abstractNumId w:val="2"/>
  </w:num>
  <w:num w:numId="4">
    <w:abstractNumId w:val="8"/>
  </w:num>
  <w:num w:numId="5">
    <w:abstractNumId w:val="6"/>
  </w:num>
  <w:num w:numId="6">
    <w:abstractNumId w:val="1"/>
  </w:num>
  <w:num w:numId="7">
    <w:abstractNumId w:val="14"/>
  </w:num>
  <w:num w:numId="8">
    <w:abstractNumId w:val="4"/>
  </w:num>
  <w:num w:numId="9">
    <w:abstractNumId w:val="12"/>
  </w:num>
  <w:num w:numId="10">
    <w:abstractNumId w:val="3"/>
  </w:num>
  <w:num w:numId="11">
    <w:abstractNumId w:val="0"/>
  </w:num>
  <w:num w:numId="12">
    <w:abstractNumId w:val="5"/>
  </w:num>
  <w:num w:numId="13">
    <w:abstractNumId w:val="11"/>
  </w:num>
  <w:num w:numId="14">
    <w:abstractNumId w:val="9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Taho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rewrd0e6z5wfbe2224vwz22exzertzrz9zx&quot;&gt;__Felix Library-Converted&lt;record-ids&gt;&lt;item&gt;26451&lt;/item&gt;&lt;/record-ids&gt;&lt;/item&gt;&lt;/Libraries&gt;"/>
  </w:docVars>
  <w:rsids>
    <w:rsidRoot w:val="000B28A0"/>
    <w:rsid w:val="000019BF"/>
    <w:rsid w:val="00003FCE"/>
    <w:rsid w:val="00010C49"/>
    <w:rsid w:val="00013CC4"/>
    <w:rsid w:val="00014650"/>
    <w:rsid w:val="00014DEE"/>
    <w:rsid w:val="00016BF9"/>
    <w:rsid w:val="00021BA4"/>
    <w:rsid w:val="00033089"/>
    <w:rsid w:val="00035423"/>
    <w:rsid w:val="000354A7"/>
    <w:rsid w:val="00035B5F"/>
    <w:rsid w:val="000400A4"/>
    <w:rsid w:val="00040BC6"/>
    <w:rsid w:val="00042066"/>
    <w:rsid w:val="00056DF5"/>
    <w:rsid w:val="00066925"/>
    <w:rsid w:val="00077D55"/>
    <w:rsid w:val="00083EF8"/>
    <w:rsid w:val="00087986"/>
    <w:rsid w:val="00091807"/>
    <w:rsid w:val="000951B7"/>
    <w:rsid w:val="00097A7F"/>
    <w:rsid w:val="00097FCB"/>
    <w:rsid w:val="000B0626"/>
    <w:rsid w:val="000B1920"/>
    <w:rsid w:val="000B28A0"/>
    <w:rsid w:val="000B36F8"/>
    <w:rsid w:val="000B3B8D"/>
    <w:rsid w:val="000B5FF5"/>
    <w:rsid w:val="000B6E01"/>
    <w:rsid w:val="000C1509"/>
    <w:rsid w:val="000C2281"/>
    <w:rsid w:val="000D2758"/>
    <w:rsid w:val="000D2D76"/>
    <w:rsid w:val="000D3226"/>
    <w:rsid w:val="000D3ECC"/>
    <w:rsid w:val="000E6606"/>
    <w:rsid w:val="000F06DF"/>
    <w:rsid w:val="000F4960"/>
    <w:rsid w:val="000F6BE5"/>
    <w:rsid w:val="00100404"/>
    <w:rsid w:val="00105C77"/>
    <w:rsid w:val="00112FDE"/>
    <w:rsid w:val="00117BB3"/>
    <w:rsid w:val="00117D96"/>
    <w:rsid w:val="0012455F"/>
    <w:rsid w:val="00126B6A"/>
    <w:rsid w:val="0013052D"/>
    <w:rsid w:val="001361D4"/>
    <w:rsid w:val="00143188"/>
    <w:rsid w:val="00143FAD"/>
    <w:rsid w:val="001452C6"/>
    <w:rsid w:val="0016135F"/>
    <w:rsid w:val="001659E2"/>
    <w:rsid w:val="001675F1"/>
    <w:rsid w:val="00172A6A"/>
    <w:rsid w:val="00173587"/>
    <w:rsid w:val="00176B28"/>
    <w:rsid w:val="00177998"/>
    <w:rsid w:val="00180A51"/>
    <w:rsid w:val="00181C5B"/>
    <w:rsid w:val="00185EFA"/>
    <w:rsid w:val="00190B2B"/>
    <w:rsid w:val="00192C9A"/>
    <w:rsid w:val="00194506"/>
    <w:rsid w:val="00194BFC"/>
    <w:rsid w:val="001A3982"/>
    <w:rsid w:val="001A5D51"/>
    <w:rsid w:val="001A6A42"/>
    <w:rsid w:val="001B46FA"/>
    <w:rsid w:val="001B5891"/>
    <w:rsid w:val="001C0BBF"/>
    <w:rsid w:val="001C0DC9"/>
    <w:rsid w:val="001C644E"/>
    <w:rsid w:val="001C66C3"/>
    <w:rsid w:val="001D053F"/>
    <w:rsid w:val="001D346A"/>
    <w:rsid w:val="001D6689"/>
    <w:rsid w:val="001D6D65"/>
    <w:rsid w:val="001E0DA2"/>
    <w:rsid w:val="001E120B"/>
    <w:rsid w:val="001E6AB3"/>
    <w:rsid w:val="002035C1"/>
    <w:rsid w:val="00207131"/>
    <w:rsid w:val="00207749"/>
    <w:rsid w:val="00221FA1"/>
    <w:rsid w:val="00223A45"/>
    <w:rsid w:val="00227FF1"/>
    <w:rsid w:val="0023717A"/>
    <w:rsid w:val="0024234C"/>
    <w:rsid w:val="00244301"/>
    <w:rsid w:val="002445DD"/>
    <w:rsid w:val="00245456"/>
    <w:rsid w:val="00247757"/>
    <w:rsid w:val="0025081E"/>
    <w:rsid w:val="002556CE"/>
    <w:rsid w:val="002557ED"/>
    <w:rsid w:val="00256C8A"/>
    <w:rsid w:val="00261E59"/>
    <w:rsid w:val="002631FC"/>
    <w:rsid w:val="00265D18"/>
    <w:rsid w:val="002701DC"/>
    <w:rsid w:val="00272BBE"/>
    <w:rsid w:val="00281187"/>
    <w:rsid w:val="0028191E"/>
    <w:rsid w:val="002831B9"/>
    <w:rsid w:val="00285FC8"/>
    <w:rsid w:val="00291172"/>
    <w:rsid w:val="002A0DCF"/>
    <w:rsid w:val="002A5ED3"/>
    <w:rsid w:val="002A77A7"/>
    <w:rsid w:val="002B0B3D"/>
    <w:rsid w:val="002B52EB"/>
    <w:rsid w:val="002B5368"/>
    <w:rsid w:val="002C03D4"/>
    <w:rsid w:val="002C08CC"/>
    <w:rsid w:val="002C2B42"/>
    <w:rsid w:val="002C5896"/>
    <w:rsid w:val="002D4259"/>
    <w:rsid w:val="002D705F"/>
    <w:rsid w:val="002D7CA8"/>
    <w:rsid w:val="002E30EB"/>
    <w:rsid w:val="002E5822"/>
    <w:rsid w:val="002E5FAD"/>
    <w:rsid w:val="002E6C05"/>
    <w:rsid w:val="002E7D74"/>
    <w:rsid w:val="002F0704"/>
    <w:rsid w:val="002F10DB"/>
    <w:rsid w:val="002F21D9"/>
    <w:rsid w:val="002F58B4"/>
    <w:rsid w:val="003018C9"/>
    <w:rsid w:val="00301CCF"/>
    <w:rsid w:val="00311D95"/>
    <w:rsid w:val="00320178"/>
    <w:rsid w:val="00320918"/>
    <w:rsid w:val="0032397E"/>
    <w:rsid w:val="00323B43"/>
    <w:rsid w:val="00325993"/>
    <w:rsid w:val="00336B5C"/>
    <w:rsid w:val="00350116"/>
    <w:rsid w:val="00354433"/>
    <w:rsid w:val="00355930"/>
    <w:rsid w:val="00361BF6"/>
    <w:rsid w:val="00364C58"/>
    <w:rsid w:val="0036531C"/>
    <w:rsid w:val="0036672B"/>
    <w:rsid w:val="00371990"/>
    <w:rsid w:val="00376058"/>
    <w:rsid w:val="00376C28"/>
    <w:rsid w:val="00377149"/>
    <w:rsid w:val="00384BAF"/>
    <w:rsid w:val="00385725"/>
    <w:rsid w:val="00386787"/>
    <w:rsid w:val="00387DBD"/>
    <w:rsid w:val="003934E5"/>
    <w:rsid w:val="00395683"/>
    <w:rsid w:val="0039614D"/>
    <w:rsid w:val="003A3603"/>
    <w:rsid w:val="003A3EE0"/>
    <w:rsid w:val="003A7D9C"/>
    <w:rsid w:val="003A7E55"/>
    <w:rsid w:val="003B1C03"/>
    <w:rsid w:val="003B362F"/>
    <w:rsid w:val="003B3AE4"/>
    <w:rsid w:val="003B4CC7"/>
    <w:rsid w:val="003B57FF"/>
    <w:rsid w:val="003B5E4A"/>
    <w:rsid w:val="003C0A78"/>
    <w:rsid w:val="003C14BF"/>
    <w:rsid w:val="003C1FB3"/>
    <w:rsid w:val="003C48A8"/>
    <w:rsid w:val="003D033C"/>
    <w:rsid w:val="003D37D8"/>
    <w:rsid w:val="003E1BCB"/>
    <w:rsid w:val="003F16B4"/>
    <w:rsid w:val="003F5959"/>
    <w:rsid w:val="003F7FAE"/>
    <w:rsid w:val="00400BDE"/>
    <w:rsid w:val="00403C51"/>
    <w:rsid w:val="00403E8E"/>
    <w:rsid w:val="00406C22"/>
    <w:rsid w:val="0041324A"/>
    <w:rsid w:val="00416BC5"/>
    <w:rsid w:val="004217A4"/>
    <w:rsid w:val="00425E01"/>
    <w:rsid w:val="0042685D"/>
    <w:rsid w:val="00426E62"/>
    <w:rsid w:val="004314E6"/>
    <w:rsid w:val="00431A6D"/>
    <w:rsid w:val="0043465C"/>
    <w:rsid w:val="004358AB"/>
    <w:rsid w:val="0044112A"/>
    <w:rsid w:val="004418C0"/>
    <w:rsid w:val="00447968"/>
    <w:rsid w:val="00450301"/>
    <w:rsid w:val="00450384"/>
    <w:rsid w:val="004534B1"/>
    <w:rsid w:val="0046267B"/>
    <w:rsid w:val="0047332C"/>
    <w:rsid w:val="00473E97"/>
    <w:rsid w:val="00474099"/>
    <w:rsid w:val="00474A98"/>
    <w:rsid w:val="00474E09"/>
    <w:rsid w:val="00483064"/>
    <w:rsid w:val="00483F2D"/>
    <w:rsid w:val="0049774B"/>
    <w:rsid w:val="0049779C"/>
    <w:rsid w:val="004A0534"/>
    <w:rsid w:val="004A062E"/>
    <w:rsid w:val="004A27F3"/>
    <w:rsid w:val="004A3EA8"/>
    <w:rsid w:val="004A709F"/>
    <w:rsid w:val="004B15E9"/>
    <w:rsid w:val="004B20ED"/>
    <w:rsid w:val="004B6552"/>
    <w:rsid w:val="004C0B59"/>
    <w:rsid w:val="004C42A5"/>
    <w:rsid w:val="004C7E6F"/>
    <w:rsid w:val="004D3621"/>
    <w:rsid w:val="004F2FB1"/>
    <w:rsid w:val="004F31EF"/>
    <w:rsid w:val="00500384"/>
    <w:rsid w:val="00502EA0"/>
    <w:rsid w:val="005124A0"/>
    <w:rsid w:val="005147C7"/>
    <w:rsid w:val="00523C73"/>
    <w:rsid w:val="00524E42"/>
    <w:rsid w:val="00531D8F"/>
    <w:rsid w:val="00532756"/>
    <w:rsid w:val="00532A1E"/>
    <w:rsid w:val="00533AD1"/>
    <w:rsid w:val="00534396"/>
    <w:rsid w:val="005406B4"/>
    <w:rsid w:val="005438D8"/>
    <w:rsid w:val="005457D7"/>
    <w:rsid w:val="00553795"/>
    <w:rsid w:val="0055594D"/>
    <w:rsid w:val="005560FE"/>
    <w:rsid w:val="00560642"/>
    <w:rsid w:val="005629D2"/>
    <w:rsid w:val="00575571"/>
    <w:rsid w:val="00587290"/>
    <w:rsid w:val="00587F01"/>
    <w:rsid w:val="005914D7"/>
    <w:rsid w:val="00593ABF"/>
    <w:rsid w:val="00595B9E"/>
    <w:rsid w:val="005967D0"/>
    <w:rsid w:val="005A0513"/>
    <w:rsid w:val="005A2A8A"/>
    <w:rsid w:val="005A2D71"/>
    <w:rsid w:val="005A6C93"/>
    <w:rsid w:val="005B5853"/>
    <w:rsid w:val="005B5F9E"/>
    <w:rsid w:val="005C0E62"/>
    <w:rsid w:val="005C4E98"/>
    <w:rsid w:val="005D0D30"/>
    <w:rsid w:val="005D1D51"/>
    <w:rsid w:val="005D3B7C"/>
    <w:rsid w:val="005D65C0"/>
    <w:rsid w:val="005D7FFC"/>
    <w:rsid w:val="005E131B"/>
    <w:rsid w:val="005E3F8D"/>
    <w:rsid w:val="005F10D5"/>
    <w:rsid w:val="005F21D5"/>
    <w:rsid w:val="0060446E"/>
    <w:rsid w:val="00611BF7"/>
    <w:rsid w:val="006153AE"/>
    <w:rsid w:val="006166AD"/>
    <w:rsid w:val="00621692"/>
    <w:rsid w:val="00640B3F"/>
    <w:rsid w:val="00640E7E"/>
    <w:rsid w:val="00641A82"/>
    <w:rsid w:val="00644794"/>
    <w:rsid w:val="00644A9B"/>
    <w:rsid w:val="00645AE2"/>
    <w:rsid w:val="0064795F"/>
    <w:rsid w:val="006507D9"/>
    <w:rsid w:val="006534B4"/>
    <w:rsid w:val="00653AE2"/>
    <w:rsid w:val="00654262"/>
    <w:rsid w:val="00684C05"/>
    <w:rsid w:val="006906C6"/>
    <w:rsid w:val="0069394A"/>
    <w:rsid w:val="00695468"/>
    <w:rsid w:val="00696B58"/>
    <w:rsid w:val="00697EE4"/>
    <w:rsid w:val="006A449D"/>
    <w:rsid w:val="006B41DF"/>
    <w:rsid w:val="006B5855"/>
    <w:rsid w:val="006B6D47"/>
    <w:rsid w:val="006B70C6"/>
    <w:rsid w:val="006C0CE3"/>
    <w:rsid w:val="006C0E48"/>
    <w:rsid w:val="006C3C73"/>
    <w:rsid w:val="006C6234"/>
    <w:rsid w:val="006D068A"/>
    <w:rsid w:val="006E1E44"/>
    <w:rsid w:val="006E2F01"/>
    <w:rsid w:val="006E31F0"/>
    <w:rsid w:val="006E495D"/>
    <w:rsid w:val="006E6DE3"/>
    <w:rsid w:val="006E7741"/>
    <w:rsid w:val="006F2AFB"/>
    <w:rsid w:val="006F68B5"/>
    <w:rsid w:val="006F7EC4"/>
    <w:rsid w:val="00700C58"/>
    <w:rsid w:val="007036E2"/>
    <w:rsid w:val="0070479A"/>
    <w:rsid w:val="007133C1"/>
    <w:rsid w:val="00713BFD"/>
    <w:rsid w:val="007146C1"/>
    <w:rsid w:val="007150E6"/>
    <w:rsid w:val="0072711B"/>
    <w:rsid w:val="00727FF9"/>
    <w:rsid w:val="00730579"/>
    <w:rsid w:val="00731DDD"/>
    <w:rsid w:val="0073230B"/>
    <w:rsid w:val="00733B7A"/>
    <w:rsid w:val="00733FE7"/>
    <w:rsid w:val="00734289"/>
    <w:rsid w:val="0073769B"/>
    <w:rsid w:val="0074065B"/>
    <w:rsid w:val="007441C0"/>
    <w:rsid w:val="00746631"/>
    <w:rsid w:val="0075030F"/>
    <w:rsid w:val="007561A6"/>
    <w:rsid w:val="00762CE6"/>
    <w:rsid w:val="00763F2F"/>
    <w:rsid w:val="00765961"/>
    <w:rsid w:val="007702A3"/>
    <w:rsid w:val="00770880"/>
    <w:rsid w:val="007826A8"/>
    <w:rsid w:val="00786ADD"/>
    <w:rsid w:val="00790983"/>
    <w:rsid w:val="00791595"/>
    <w:rsid w:val="00791AE0"/>
    <w:rsid w:val="00791F94"/>
    <w:rsid w:val="00792DB9"/>
    <w:rsid w:val="0079425E"/>
    <w:rsid w:val="007949A5"/>
    <w:rsid w:val="007969D5"/>
    <w:rsid w:val="007974C5"/>
    <w:rsid w:val="007A6ED3"/>
    <w:rsid w:val="007B26E6"/>
    <w:rsid w:val="007C2215"/>
    <w:rsid w:val="007C2DD4"/>
    <w:rsid w:val="007C4FBD"/>
    <w:rsid w:val="007C72F6"/>
    <w:rsid w:val="007D3089"/>
    <w:rsid w:val="007D3329"/>
    <w:rsid w:val="007D5444"/>
    <w:rsid w:val="007E3988"/>
    <w:rsid w:val="007F4547"/>
    <w:rsid w:val="007F5080"/>
    <w:rsid w:val="007F7737"/>
    <w:rsid w:val="00800F10"/>
    <w:rsid w:val="00804A24"/>
    <w:rsid w:val="008129BC"/>
    <w:rsid w:val="0081771B"/>
    <w:rsid w:val="00834158"/>
    <w:rsid w:val="008442B5"/>
    <w:rsid w:val="00850AF8"/>
    <w:rsid w:val="00850C44"/>
    <w:rsid w:val="00851A6D"/>
    <w:rsid w:val="00852345"/>
    <w:rsid w:val="00856358"/>
    <w:rsid w:val="00860DBE"/>
    <w:rsid w:val="00860DE1"/>
    <w:rsid w:val="00863326"/>
    <w:rsid w:val="00866955"/>
    <w:rsid w:val="00870786"/>
    <w:rsid w:val="0087153F"/>
    <w:rsid w:val="00874576"/>
    <w:rsid w:val="00874F0F"/>
    <w:rsid w:val="00884670"/>
    <w:rsid w:val="00885A3C"/>
    <w:rsid w:val="00886C79"/>
    <w:rsid w:val="00893472"/>
    <w:rsid w:val="0089520B"/>
    <w:rsid w:val="00896012"/>
    <w:rsid w:val="008A0369"/>
    <w:rsid w:val="008B12C3"/>
    <w:rsid w:val="008B5128"/>
    <w:rsid w:val="008B7726"/>
    <w:rsid w:val="008C1498"/>
    <w:rsid w:val="008C5BED"/>
    <w:rsid w:val="008D4C60"/>
    <w:rsid w:val="008E01B2"/>
    <w:rsid w:val="008E5E50"/>
    <w:rsid w:val="008E69E7"/>
    <w:rsid w:val="008E7F8C"/>
    <w:rsid w:val="008F050B"/>
    <w:rsid w:val="008F56E7"/>
    <w:rsid w:val="00901613"/>
    <w:rsid w:val="00904874"/>
    <w:rsid w:val="00904F1B"/>
    <w:rsid w:val="0090627F"/>
    <w:rsid w:val="00914462"/>
    <w:rsid w:val="00915822"/>
    <w:rsid w:val="00916A90"/>
    <w:rsid w:val="00921BE4"/>
    <w:rsid w:val="00926B8C"/>
    <w:rsid w:val="00926FBA"/>
    <w:rsid w:val="009309C1"/>
    <w:rsid w:val="0093748C"/>
    <w:rsid w:val="00937E96"/>
    <w:rsid w:val="00940B22"/>
    <w:rsid w:val="009466AA"/>
    <w:rsid w:val="00946A03"/>
    <w:rsid w:val="00954C12"/>
    <w:rsid w:val="00960938"/>
    <w:rsid w:val="00963ADA"/>
    <w:rsid w:val="00972D93"/>
    <w:rsid w:val="009770B6"/>
    <w:rsid w:val="00977499"/>
    <w:rsid w:val="00977CC3"/>
    <w:rsid w:val="00981FB5"/>
    <w:rsid w:val="00982720"/>
    <w:rsid w:val="0098674D"/>
    <w:rsid w:val="00987DBA"/>
    <w:rsid w:val="0099728B"/>
    <w:rsid w:val="009979FC"/>
    <w:rsid w:val="009A6693"/>
    <w:rsid w:val="009C5153"/>
    <w:rsid w:val="009C58D0"/>
    <w:rsid w:val="009C6DB4"/>
    <w:rsid w:val="009D1928"/>
    <w:rsid w:val="009D1E8C"/>
    <w:rsid w:val="009D221A"/>
    <w:rsid w:val="009E0D40"/>
    <w:rsid w:val="009E1DC0"/>
    <w:rsid w:val="009E1EB6"/>
    <w:rsid w:val="009E4222"/>
    <w:rsid w:val="009F6F59"/>
    <w:rsid w:val="00A02A5F"/>
    <w:rsid w:val="00A02B2D"/>
    <w:rsid w:val="00A0418F"/>
    <w:rsid w:val="00A04458"/>
    <w:rsid w:val="00A05EE7"/>
    <w:rsid w:val="00A10741"/>
    <w:rsid w:val="00A1477C"/>
    <w:rsid w:val="00A20FD3"/>
    <w:rsid w:val="00A24509"/>
    <w:rsid w:val="00A33CF7"/>
    <w:rsid w:val="00A3466B"/>
    <w:rsid w:val="00A365AF"/>
    <w:rsid w:val="00A3790F"/>
    <w:rsid w:val="00A444F5"/>
    <w:rsid w:val="00A4577E"/>
    <w:rsid w:val="00A5163F"/>
    <w:rsid w:val="00A516DE"/>
    <w:rsid w:val="00A56407"/>
    <w:rsid w:val="00A609B2"/>
    <w:rsid w:val="00A7181D"/>
    <w:rsid w:val="00A747DC"/>
    <w:rsid w:val="00A75B7D"/>
    <w:rsid w:val="00A77434"/>
    <w:rsid w:val="00A84924"/>
    <w:rsid w:val="00A8671D"/>
    <w:rsid w:val="00A87DE4"/>
    <w:rsid w:val="00A93481"/>
    <w:rsid w:val="00A939D3"/>
    <w:rsid w:val="00A95BF4"/>
    <w:rsid w:val="00AB066A"/>
    <w:rsid w:val="00AC3B3C"/>
    <w:rsid w:val="00AC4E93"/>
    <w:rsid w:val="00AC6774"/>
    <w:rsid w:val="00AC71EC"/>
    <w:rsid w:val="00AD3BBE"/>
    <w:rsid w:val="00AD402A"/>
    <w:rsid w:val="00AD4CE5"/>
    <w:rsid w:val="00AD7811"/>
    <w:rsid w:val="00AE4B3C"/>
    <w:rsid w:val="00AE4C9C"/>
    <w:rsid w:val="00AE51FE"/>
    <w:rsid w:val="00AE7CD5"/>
    <w:rsid w:val="00AF19F9"/>
    <w:rsid w:val="00AF48C4"/>
    <w:rsid w:val="00AF5860"/>
    <w:rsid w:val="00AF7BD1"/>
    <w:rsid w:val="00B03DBB"/>
    <w:rsid w:val="00B05191"/>
    <w:rsid w:val="00B23684"/>
    <w:rsid w:val="00B237FF"/>
    <w:rsid w:val="00B24982"/>
    <w:rsid w:val="00B30852"/>
    <w:rsid w:val="00B33A7A"/>
    <w:rsid w:val="00B43A94"/>
    <w:rsid w:val="00B474FB"/>
    <w:rsid w:val="00B47FD4"/>
    <w:rsid w:val="00B51FE4"/>
    <w:rsid w:val="00B53AC5"/>
    <w:rsid w:val="00B53BDC"/>
    <w:rsid w:val="00B6101B"/>
    <w:rsid w:val="00B6346D"/>
    <w:rsid w:val="00B7070E"/>
    <w:rsid w:val="00B759F8"/>
    <w:rsid w:val="00B8077F"/>
    <w:rsid w:val="00B80EF9"/>
    <w:rsid w:val="00B84DEB"/>
    <w:rsid w:val="00B93D9E"/>
    <w:rsid w:val="00B969CF"/>
    <w:rsid w:val="00BA4B99"/>
    <w:rsid w:val="00BA693C"/>
    <w:rsid w:val="00BA713A"/>
    <w:rsid w:val="00BB0D29"/>
    <w:rsid w:val="00BB2AF7"/>
    <w:rsid w:val="00BB2C43"/>
    <w:rsid w:val="00BB3FE9"/>
    <w:rsid w:val="00BB6118"/>
    <w:rsid w:val="00BB6C03"/>
    <w:rsid w:val="00BB6C8C"/>
    <w:rsid w:val="00BB7420"/>
    <w:rsid w:val="00BB7F20"/>
    <w:rsid w:val="00BC191C"/>
    <w:rsid w:val="00BC6A47"/>
    <w:rsid w:val="00BD272F"/>
    <w:rsid w:val="00BE0569"/>
    <w:rsid w:val="00BE3E08"/>
    <w:rsid w:val="00BE47A8"/>
    <w:rsid w:val="00BF042B"/>
    <w:rsid w:val="00BF64BD"/>
    <w:rsid w:val="00C02221"/>
    <w:rsid w:val="00C03B20"/>
    <w:rsid w:val="00C10433"/>
    <w:rsid w:val="00C137C7"/>
    <w:rsid w:val="00C20B3C"/>
    <w:rsid w:val="00C21565"/>
    <w:rsid w:val="00C23834"/>
    <w:rsid w:val="00C2482E"/>
    <w:rsid w:val="00C26C16"/>
    <w:rsid w:val="00C35989"/>
    <w:rsid w:val="00C36164"/>
    <w:rsid w:val="00C40B5D"/>
    <w:rsid w:val="00C54B13"/>
    <w:rsid w:val="00C57E6A"/>
    <w:rsid w:val="00C61CE8"/>
    <w:rsid w:val="00C621D6"/>
    <w:rsid w:val="00C81426"/>
    <w:rsid w:val="00C8377D"/>
    <w:rsid w:val="00C846F5"/>
    <w:rsid w:val="00C850AB"/>
    <w:rsid w:val="00C86EFC"/>
    <w:rsid w:val="00C87424"/>
    <w:rsid w:val="00C931EC"/>
    <w:rsid w:val="00C9448F"/>
    <w:rsid w:val="00C955E6"/>
    <w:rsid w:val="00CA576E"/>
    <w:rsid w:val="00CA6DE5"/>
    <w:rsid w:val="00CC06C8"/>
    <w:rsid w:val="00CC092D"/>
    <w:rsid w:val="00CC0CCF"/>
    <w:rsid w:val="00CC0FC4"/>
    <w:rsid w:val="00CC1CE4"/>
    <w:rsid w:val="00CC5020"/>
    <w:rsid w:val="00CC55D2"/>
    <w:rsid w:val="00CD5391"/>
    <w:rsid w:val="00CD687F"/>
    <w:rsid w:val="00D0465A"/>
    <w:rsid w:val="00D04D9B"/>
    <w:rsid w:val="00D10A26"/>
    <w:rsid w:val="00D12F63"/>
    <w:rsid w:val="00D17EAF"/>
    <w:rsid w:val="00D24A0C"/>
    <w:rsid w:val="00D3007E"/>
    <w:rsid w:val="00D3173B"/>
    <w:rsid w:val="00D32F3F"/>
    <w:rsid w:val="00D356FD"/>
    <w:rsid w:val="00D46029"/>
    <w:rsid w:val="00D52B29"/>
    <w:rsid w:val="00D611B1"/>
    <w:rsid w:val="00D61AD0"/>
    <w:rsid w:val="00D63FA6"/>
    <w:rsid w:val="00D66044"/>
    <w:rsid w:val="00D66904"/>
    <w:rsid w:val="00D6738E"/>
    <w:rsid w:val="00D731C7"/>
    <w:rsid w:val="00D738A9"/>
    <w:rsid w:val="00D809F5"/>
    <w:rsid w:val="00D9112F"/>
    <w:rsid w:val="00D94383"/>
    <w:rsid w:val="00D95DD6"/>
    <w:rsid w:val="00DA5B22"/>
    <w:rsid w:val="00DA6352"/>
    <w:rsid w:val="00DA7FA4"/>
    <w:rsid w:val="00DB3415"/>
    <w:rsid w:val="00DB4A21"/>
    <w:rsid w:val="00DC539B"/>
    <w:rsid w:val="00DC5572"/>
    <w:rsid w:val="00DC6230"/>
    <w:rsid w:val="00DD11FD"/>
    <w:rsid w:val="00DD1589"/>
    <w:rsid w:val="00DE1D57"/>
    <w:rsid w:val="00DE4C46"/>
    <w:rsid w:val="00DE6FD5"/>
    <w:rsid w:val="00DF491B"/>
    <w:rsid w:val="00DF6940"/>
    <w:rsid w:val="00DF7BF9"/>
    <w:rsid w:val="00E02F5F"/>
    <w:rsid w:val="00E0565C"/>
    <w:rsid w:val="00E2266C"/>
    <w:rsid w:val="00E2701E"/>
    <w:rsid w:val="00E446C6"/>
    <w:rsid w:val="00E4563C"/>
    <w:rsid w:val="00E50407"/>
    <w:rsid w:val="00E50ED7"/>
    <w:rsid w:val="00E548CE"/>
    <w:rsid w:val="00E56BFA"/>
    <w:rsid w:val="00E64B23"/>
    <w:rsid w:val="00E64BD2"/>
    <w:rsid w:val="00E66518"/>
    <w:rsid w:val="00E70B01"/>
    <w:rsid w:val="00E70B7E"/>
    <w:rsid w:val="00E70BD6"/>
    <w:rsid w:val="00E837AA"/>
    <w:rsid w:val="00E8751D"/>
    <w:rsid w:val="00E91835"/>
    <w:rsid w:val="00E93FBD"/>
    <w:rsid w:val="00EA17F3"/>
    <w:rsid w:val="00EA19E0"/>
    <w:rsid w:val="00EA3B2A"/>
    <w:rsid w:val="00EA6716"/>
    <w:rsid w:val="00EA7F76"/>
    <w:rsid w:val="00EB2E6F"/>
    <w:rsid w:val="00EB5B35"/>
    <w:rsid w:val="00ED0410"/>
    <w:rsid w:val="00EE15F9"/>
    <w:rsid w:val="00EE2A2F"/>
    <w:rsid w:val="00EE632A"/>
    <w:rsid w:val="00EE7B4D"/>
    <w:rsid w:val="00EF3B30"/>
    <w:rsid w:val="00F04FAE"/>
    <w:rsid w:val="00F20A72"/>
    <w:rsid w:val="00F23F45"/>
    <w:rsid w:val="00F272A0"/>
    <w:rsid w:val="00F36390"/>
    <w:rsid w:val="00F42584"/>
    <w:rsid w:val="00F467BA"/>
    <w:rsid w:val="00F54147"/>
    <w:rsid w:val="00F55584"/>
    <w:rsid w:val="00F62E62"/>
    <w:rsid w:val="00F6455A"/>
    <w:rsid w:val="00F715C3"/>
    <w:rsid w:val="00F716DA"/>
    <w:rsid w:val="00F73269"/>
    <w:rsid w:val="00F84B35"/>
    <w:rsid w:val="00F86F6D"/>
    <w:rsid w:val="00F90F70"/>
    <w:rsid w:val="00F94FDE"/>
    <w:rsid w:val="00FA01EF"/>
    <w:rsid w:val="00FA5A27"/>
    <w:rsid w:val="00FA78F0"/>
    <w:rsid w:val="00FB1FC4"/>
    <w:rsid w:val="00FB222B"/>
    <w:rsid w:val="00FB5375"/>
    <w:rsid w:val="00FB6790"/>
    <w:rsid w:val="00FC0714"/>
    <w:rsid w:val="00FC3657"/>
    <w:rsid w:val="00FD0297"/>
    <w:rsid w:val="00FD10B1"/>
    <w:rsid w:val="00FD4E8F"/>
    <w:rsid w:val="00FD5D13"/>
    <w:rsid w:val="00FD6567"/>
    <w:rsid w:val="00FD6B9F"/>
    <w:rsid w:val="00FD734C"/>
    <w:rsid w:val="00FE2747"/>
    <w:rsid w:val="00FE49E6"/>
    <w:rsid w:val="00FE604C"/>
    <w:rsid w:val="00FF06D9"/>
    <w:rsid w:val="00FF0C33"/>
    <w:rsid w:val="00FF20B9"/>
    <w:rsid w:val="00FF28DD"/>
    <w:rsid w:val="00FF2938"/>
    <w:rsid w:val="00FF29DC"/>
    <w:rsid w:val="00FF443B"/>
    <w:rsid w:val="00FF7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211E41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28A0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0B28A0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B28A0"/>
    <w:rPr>
      <w:rFonts w:ascii="Tahoma" w:hAnsi="Tahoma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B28A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B28A0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B28A0"/>
    <w:rPr>
      <w:rFonts w:ascii="Tahoma" w:hAnsi="Tahoma"/>
      <w:sz w:val="24"/>
      <w:szCs w:val="24"/>
    </w:rPr>
  </w:style>
  <w:style w:type="character" w:styleId="PageNumber">
    <w:name w:val="page number"/>
    <w:basedOn w:val="DefaultParagraphFont"/>
    <w:unhideWhenUsed/>
    <w:rsid w:val="000B28A0"/>
  </w:style>
  <w:style w:type="paragraph" w:customStyle="1" w:styleId="Default">
    <w:name w:val="Default"/>
    <w:rsid w:val="000B28A0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28A0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28A0"/>
    <w:rPr>
      <w:rFonts w:ascii="Tahoma" w:hAnsi="Tahoma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B28A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B28A0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B28A0"/>
    <w:rPr>
      <w:rFonts w:ascii="Tahoma" w:hAnsi="Tahoma"/>
      <w:sz w:val="18"/>
      <w:szCs w:val="18"/>
    </w:rPr>
  </w:style>
  <w:style w:type="paragraph" w:styleId="ListParagraph">
    <w:name w:val="List Paragraph"/>
    <w:basedOn w:val="Normal"/>
    <w:uiPriority w:val="34"/>
    <w:qFormat/>
    <w:rsid w:val="000B28A0"/>
    <w:pPr>
      <w:ind w:firstLineChars="200" w:firstLine="420"/>
    </w:pPr>
  </w:style>
  <w:style w:type="character" w:customStyle="1" w:styleId="citation">
    <w:name w:val="citation"/>
    <w:basedOn w:val="DefaultParagraphFont"/>
    <w:rsid w:val="000B28A0"/>
  </w:style>
  <w:style w:type="character" w:customStyle="1" w:styleId="mw-cite-backlink">
    <w:name w:val="mw-cite-backlink"/>
    <w:basedOn w:val="DefaultParagraphFont"/>
    <w:rsid w:val="000B28A0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28A0"/>
    <w:rPr>
      <w:rFonts w:ascii="Tahoma" w:hAnsi="Tahoma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28A0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B28A0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0B28A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3934E5"/>
    <w:pPr>
      <w:spacing w:after="0" w:line="240" w:lineRule="auto"/>
    </w:pPr>
    <w:rPr>
      <w:rFonts w:ascii="Tahoma" w:hAnsi="Tahoma"/>
    </w:rPr>
  </w:style>
  <w:style w:type="table" w:customStyle="1" w:styleId="1">
    <w:name w:val="网格型1"/>
    <w:basedOn w:val="TableNormal"/>
    <w:next w:val="TableGrid"/>
    <w:uiPriority w:val="59"/>
    <w:rsid w:val="004C7E6F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8E7F8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IntenseEmphasis">
    <w:name w:val="Intense Emphasis"/>
    <w:basedOn w:val="DefaultParagraphFont"/>
    <w:uiPriority w:val="21"/>
    <w:qFormat/>
    <w:rsid w:val="00B6101B"/>
    <w:rPr>
      <w:b/>
      <w:bCs/>
      <w:i/>
      <w:iCs/>
      <w:color w:val="4F81BD" w:themeColor="accent1"/>
    </w:rPr>
  </w:style>
  <w:style w:type="character" w:customStyle="1" w:styleId="Hyperlink1">
    <w:name w:val="Hyperlink.1"/>
    <w:basedOn w:val="PageNumber"/>
    <w:rsid w:val="0055594D"/>
    <w:rPr>
      <w:rFonts w:ascii="Arial" w:eastAsia="Arial" w:hAnsi="Arial" w:cs="Arial"/>
      <w:sz w:val="24"/>
      <w:szCs w:val="24"/>
    </w:rPr>
  </w:style>
  <w:style w:type="character" w:customStyle="1" w:styleId="Hyperlink0">
    <w:name w:val="Hyperlink.0"/>
    <w:basedOn w:val="PageNumber"/>
    <w:rsid w:val="00371990"/>
    <w:rPr>
      <w:rFonts w:ascii="Arial" w:eastAsia="Arial" w:hAnsi="Arial" w:cs="Arial"/>
      <w:lang w:val="en-US"/>
    </w:rPr>
  </w:style>
  <w:style w:type="paragraph" w:customStyle="1" w:styleId="A">
    <w:name w:val="正文 A"/>
    <w:rsid w:val="00371990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eastAsia="en-US"/>
    </w:rPr>
  </w:style>
  <w:style w:type="character" w:customStyle="1" w:styleId="A0">
    <w:name w:val="无 A"/>
    <w:rsid w:val="00014650"/>
    <w:rPr>
      <w:lang w:val="en-US"/>
    </w:rPr>
  </w:style>
  <w:style w:type="character" w:customStyle="1" w:styleId="a1">
    <w:name w:val="链接"/>
    <w:rsid w:val="00014650"/>
    <w:rPr>
      <w:color w:val="0000FF"/>
      <w:u w:val="single" w:color="0000FF"/>
    </w:rPr>
  </w:style>
  <w:style w:type="paragraph" w:customStyle="1" w:styleId="EndNoteBibliographyTitle">
    <w:name w:val="EndNote Bibliography Title"/>
    <w:basedOn w:val="Normal"/>
    <w:rsid w:val="0023717A"/>
    <w:pPr>
      <w:spacing w:after="0"/>
      <w:jc w:val="center"/>
    </w:pPr>
    <w:rPr>
      <w:rFonts w:cs="Tahoma"/>
    </w:rPr>
  </w:style>
  <w:style w:type="paragraph" w:customStyle="1" w:styleId="EndNoteBibliography">
    <w:name w:val="EndNote Bibliography"/>
    <w:basedOn w:val="Normal"/>
    <w:rsid w:val="0023717A"/>
    <w:rPr>
      <w:rFonts w:cs="Tahoma"/>
    </w:rPr>
  </w:style>
  <w:style w:type="paragraph" w:styleId="NormalWeb">
    <w:name w:val="Normal (Web)"/>
    <w:basedOn w:val="Normal"/>
    <w:uiPriority w:val="99"/>
    <w:semiHidden/>
    <w:unhideWhenUsed/>
    <w:rsid w:val="00946A03"/>
    <w:pPr>
      <w:adjustRightInd/>
      <w:snapToGrid/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  <w:style w:type="character" w:customStyle="1" w:styleId="gmail-apple-tab-span">
    <w:name w:val="gmail-apple-tab-span"/>
    <w:basedOn w:val="DefaultParagraphFont"/>
    <w:rsid w:val="003C48A8"/>
  </w:style>
  <w:style w:type="paragraph" w:styleId="NoSpacing">
    <w:name w:val="No Spacing"/>
    <w:uiPriority w:val="1"/>
    <w:qFormat/>
    <w:rsid w:val="00400BDE"/>
    <w:pPr>
      <w:adjustRightInd w:val="0"/>
      <w:snapToGrid w:val="0"/>
      <w:spacing w:after="0" w:line="240" w:lineRule="auto"/>
    </w:pPr>
    <w:rPr>
      <w:rFonts w:ascii="Tahoma" w:hAnsi="Tahom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28A0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0B28A0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B28A0"/>
    <w:rPr>
      <w:rFonts w:ascii="Tahoma" w:hAnsi="Tahoma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B28A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B28A0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B28A0"/>
    <w:rPr>
      <w:rFonts w:ascii="Tahoma" w:hAnsi="Tahoma"/>
      <w:sz w:val="24"/>
      <w:szCs w:val="24"/>
    </w:rPr>
  </w:style>
  <w:style w:type="character" w:styleId="PageNumber">
    <w:name w:val="page number"/>
    <w:basedOn w:val="DefaultParagraphFont"/>
    <w:unhideWhenUsed/>
    <w:rsid w:val="000B28A0"/>
  </w:style>
  <w:style w:type="paragraph" w:customStyle="1" w:styleId="Default">
    <w:name w:val="Default"/>
    <w:rsid w:val="000B28A0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28A0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28A0"/>
    <w:rPr>
      <w:rFonts w:ascii="Tahoma" w:hAnsi="Tahoma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B28A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B28A0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B28A0"/>
    <w:rPr>
      <w:rFonts w:ascii="Tahoma" w:hAnsi="Tahoma"/>
      <w:sz w:val="18"/>
      <w:szCs w:val="18"/>
    </w:rPr>
  </w:style>
  <w:style w:type="paragraph" w:styleId="ListParagraph">
    <w:name w:val="List Paragraph"/>
    <w:basedOn w:val="Normal"/>
    <w:uiPriority w:val="34"/>
    <w:qFormat/>
    <w:rsid w:val="000B28A0"/>
    <w:pPr>
      <w:ind w:firstLineChars="200" w:firstLine="420"/>
    </w:pPr>
  </w:style>
  <w:style w:type="character" w:customStyle="1" w:styleId="citation">
    <w:name w:val="citation"/>
    <w:basedOn w:val="DefaultParagraphFont"/>
    <w:rsid w:val="000B28A0"/>
  </w:style>
  <w:style w:type="character" w:customStyle="1" w:styleId="mw-cite-backlink">
    <w:name w:val="mw-cite-backlink"/>
    <w:basedOn w:val="DefaultParagraphFont"/>
    <w:rsid w:val="000B28A0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28A0"/>
    <w:rPr>
      <w:rFonts w:ascii="Tahoma" w:hAnsi="Tahoma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28A0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B28A0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0B28A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3934E5"/>
    <w:pPr>
      <w:spacing w:after="0" w:line="240" w:lineRule="auto"/>
    </w:pPr>
    <w:rPr>
      <w:rFonts w:ascii="Tahoma" w:hAnsi="Tahoma"/>
    </w:rPr>
  </w:style>
  <w:style w:type="table" w:customStyle="1" w:styleId="1">
    <w:name w:val="网格型1"/>
    <w:basedOn w:val="TableNormal"/>
    <w:next w:val="TableGrid"/>
    <w:uiPriority w:val="59"/>
    <w:rsid w:val="004C7E6F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8E7F8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IntenseEmphasis">
    <w:name w:val="Intense Emphasis"/>
    <w:basedOn w:val="DefaultParagraphFont"/>
    <w:uiPriority w:val="21"/>
    <w:qFormat/>
    <w:rsid w:val="00B6101B"/>
    <w:rPr>
      <w:b/>
      <w:bCs/>
      <w:i/>
      <w:iCs/>
      <w:color w:val="4F81BD" w:themeColor="accent1"/>
    </w:rPr>
  </w:style>
  <w:style w:type="character" w:customStyle="1" w:styleId="Hyperlink1">
    <w:name w:val="Hyperlink.1"/>
    <w:basedOn w:val="PageNumber"/>
    <w:rsid w:val="0055594D"/>
    <w:rPr>
      <w:rFonts w:ascii="Arial" w:eastAsia="Arial" w:hAnsi="Arial" w:cs="Arial"/>
      <w:sz w:val="24"/>
      <w:szCs w:val="24"/>
    </w:rPr>
  </w:style>
  <w:style w:type="character" w:customStyle="1" w:styleId="Hyperlink0">
    <w:name w:val="Hyperlink.0"/>
    <w:basedOn w:val="PageNumber"/>
    <w:rsid w:val="00371990"/>
    <w:rPr>
      <w:rFonts w:ascii="Arial" w:eastAsia="Arial" w:hAnsi="Arial" w:cs="Arial"/>
      <w:lang w:val="en-US"/>
    </w:rPr>
  </w:style>
  <w:style w:type="paragraph" w:customStyle="1" w:styleId="A">
    <w:name w:val="正文 A"/>
    <w:rsid w:val="00371990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eastAsia="en-US"/>
    </w:rPr>
  </w:style>
  <w:style w:type="character" w:customStyle="1" w:styleId="A0">
    <w:name w:val="无 A"/>
    <w:rsid w:val="00014650"/>
    <w:rPr>
      <w:lang w:val="en-US"/>
    </w:rPr>
  </w:style>
  <w:style w:type="character" w:customStyle="1" w:styleId="a1">
    <w:name w:val="链接"/>
    <w:rsid w:val="00014650"/>
    <w:rPr>
      <w:color w:val="0000FF"/>
      <w:u w:val="single" w:color="0000FF"/>
    </w:rPr>
  </w:style>
  <w:style w:type="paragraph" w:customStyle="1" w:styleId="EndNoteBibliographyTitle">
    <w:name w:val="EndNote Bibliography Title"/>
    <w:basedOn w:val="Normal"/>
    <w:rsid w:val="0023717A"/>
    <w:pPr>
      <w:spacing w:after="0"/>
      <w:jc w:val="center"/>
    </w:pPr>
    <w:rPr>
      <w:rFonts w:cs="Tahoma"/>
    </w:rPr>
  </w:style>
  <w:style w:type="paragraph" w:customStyle="1" w:styleId="EndNoteBibliography">
    <w:name w:val="EndNote Bibliography"/>
    <w:basedOn w:val="Normal"/>
    <w:rsid w:val="0023717A"/>
    <w:rPr>
      <w:rFonts w:cs="Tahoma"/>
    </w:rPr>
  </w:style>
  <w:style w:type="paragraph" w:styleId="NormalWeb">
    <w:name w:val="Normal (Web)"/>
    <w:basedOn w:val="Normal"/>
    <w:uiPriority w:val="99"/>
    <w:semiHidden/>
    <w:unhideWhenUsed/>
    <w:rsid w:val="00946A03"/>
    <w:pPr>
      <w:adjustRightInd/>
      <w:snapToGrid/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  <w:style w:type="character" w:customStyle="1" w:styleId="gmail-apple-tab-span">
    <w:name w:val="gmail-apple-tab-span"/>
    <w:basedOn w:val="DefaultParagraphFont"/>
    <w:rsid w:val="003C48A8"/>
  </w:style>
  <w:style w:type="paragraph" w:styleId="NoSpacing">
    <w:name w:val="No Spacing"/>
    <w:uiPriority w:val="1"/>
    <w:qFormat/>
    <w:rsid w:val="00400BDE"/>
    <w:pPr>
      <w:adjustRightInd w:val="0"/>
      <w:snapToGrid w:val="0"/>
      <w:spacing w:after="0" w:line="240" w:lineRule="auto"/>
    </w:pPr>
    <w:rPr>
      <w:rFonts w:ascii="Tahoma" w:hAnsi="Tahom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314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53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1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66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48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723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2938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489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934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3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78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96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0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9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4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08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118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081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03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7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558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68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40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4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1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06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1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20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6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09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269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2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77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29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7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23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5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076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8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4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91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53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4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82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44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42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541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91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7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92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4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461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12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63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0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6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2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723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1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77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4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803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68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9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6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16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7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593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877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228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07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2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61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022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656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15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9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1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9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2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05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3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670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16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7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695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8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5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25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53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79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97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111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42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4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588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0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64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4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07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9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73ABC08-2B7B-CE4C-830D-CF1BD3E845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82</Words>
  <Characters>2754</Characters>
  <Application>Microsoft Macintosh Word</Application>
  <DocSecurity>0</DocSecurity>
  <Lines>22</Lines>
  <Paragraphs>6</Paragraphs>
  <ScaleCrop>false</ScaleCrop>
  <Company>Microsoft</Company>
  <LinksUpToDate>false</LinksUpToDate>
  <CharactersWithSpaces>32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Carolyn Felix</cp:lastModifiedBy>
  <cp:revision>7</cp:revision>
  <cp:lastPrinted>2017-03-22T15:16:00Z</cp:lastPrinted>
  <dcterms:created xsi:type="dcterms:W3CDTF">2017-03-22T14:59:00Z</dcterms:created>
  <dcterms:modified xsi:type="dcterms:W3CDTF">2017-03-30T17:26:00Z</dcterms:modified>
</cp:coreProperties>
</file>